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r w:rsidRPr="00DC00E8">
        <w:t>X</w:t>
      </w:r>
      <w:r w:rsidR="00C42201" w:rsidRPr="00DC00E8">
        <w:t xml:space="preserve">iaokang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r w:rsidR="00DC00E8">
        <w:t>s</w:t>
      </w:r>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0DFE861E"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xml:space="preserve">. </w:t>
      </w:r>
      <w:del w:id="0" w:author="Justin Siegel" w:date="2015-11-27T14:17:00Z">
        <w:r w:rsidDel="003E31D8">
          <w:delText xml:space="preserve">This </w:delText>
        </w:r>
      </w:del>
      <w:ins w:id="1" w:author="Justin Siegel" w:date="2015-11-27T14:17:00Z">
        <w:r w:rsidR="003E31D8">
          <w:t>We hypothesize this is partially</w:t>
        </w:r>
      </w:ins>
      <w:del w:id="2" w:author="Justin Siegel" w:date="2015-11-27T14:17:00Z">
        <w:r w:rsidDel="003E31D8">
          <w:delText>is</w:delText>
        </w:r>
      </w:del>
      <w:r>
        <w:t xml:space="preserve"> due to </w:t>
      </w:r>
      <w:del w:id="3" w:author="Justin Siegel" w:date="2015-11-27T14:17:00Z">
        <w:r w:rsidDel="003E31D8">
          <w:delText xml:space="preserve">the </w:delText>
        </w:r>
      </w:del>
      <w:ins w:id="4" w:author="Justin Siegel" w:date="2015-11-27T14:17:00Z">
        <w:r w:rsidR="003E31D8">
          <w:t xml:space="preserve">a </w:t>
        </w:r>
      </w:ins>
      <w:r>
        <w:t>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0F3E0AA7"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301B98">
        <w:instrText xml:space="preserve"> ADDIN EN.CITE &lt;EndNote&gt;&lt;Cite&gt;&lt;Author&gt;Gordon&lt;/Author&gt;&lt;Year&gt;2012&lt;/Year&gt;&lt;RecNum&gt;854&lt;/RecNum&gt;&lt;DisplayText&gt;(4)&lt;/DisplayText&gt;&lt;record&gt;&lt;rec-number&gt;854&lt;/rec-number&gt;&lt;foreign-keys&gt;&lt;key app="EN" db-id="0250psdaz5va5iepzebvtazjrrese29v05zv" timestamp="1448665087"&gt;854&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 Am Chem Soc&lt;/full-title&gt;&lt;abbr-1&gt;Journal of the American Chemical Society&lt;/abbr-1&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301B98">
        <w:instrText xml:space="preserve"> ADDIN EN.CITE &lt;EndNote&gt;&lt;Cite&gt;&lt;Author&gt;Khare&lt;/Author&gt;&lt;Year&gt;2012&lt;/Year&gt;&lt;RecNum&gt;855&lt;/RecNum&gt;&lt;DisplayText&gt;(6)&lt;/DisplayText&gt;&lt;record&gt;&lt;rec-number&gt;855&lt;/rec-number&gt;&lt;foreign-keys&gt;&lt;key app="EN" db-id="0250psdaz5va5iepzebvtazjrrese29v05zv" timestamp="1448665087"&gt;855&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abbr-1&gt;Nature chemical biology&lt;/abbr-1&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2D727791"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w:t>
      </w:r>
      <w:r w:rsidR="00ED003A" w:rsidRPr="0028627B">
        <w:t>thermostability.</w:t>
      </w:r>
      <w:r w:rsidR="0041704D">
        <w:t xml:space="preserve"> </w:t>
      </w:r>
      <w:r w:rsidR="00ED003A" w:rsidRPr="007F2E8B">
        <w:fldChar w:fldCharType="begin"/>
      </w:r>
      <w:r w:rsidR="00301B98">
        <w:instrText xml:space="preserve"> ADDIN EN.CITE &lt;EndNote&gt;&lt;Cite&gt;&lt;Author&gt;Kumar&lt;/Author&gt;&lt;Year&gt;2006&lt;/Year&gt;&lt;RecNum&gt;856&lt;/RecNum&gt;&lt;DisplayText&gt;(7)&lt;/DisplayText&gt;&lt;record&gt;&lt;rec-number&gt;856&lt;/rec-number&gt;&lt;foreign-keys&gt;&lt;key app="EN" db-id="0250psdaz5va5iepzebvtazjrrese29v05zv" timestamp="1448665087"&gt;856&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lt;/full-title&gt;&lt;abbr-1&gt;Nucleic acids research&lt;/abbr-1&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301B98">
        <w:instrText xml:space="preserve"> ADDIN EN.CITE &lt;EndNote&gt;&lt;Cite&gt;&lt;Author&gt;Kellogg&lt;/Author&gt;&lt;Year&gt;2011&lt;/Year&gt;&lt;RecNum&gt;857&lt;/RecNum&gt;&lt;DisplayText&gt;(8)&lt;/DisplayText&gt;&lt;record&gt;&lt;rec-number&gt;857&lt;/rec-number&gt;&lt;foreign-keys&gt;&lt;key app="EN" db-id="0250psdaz5va5iepzebvtazjrrese29v05zv" timestamp="1448665087"&gt;85</w:instrText>
      </w:r>
      <w:r w:rsidR="00301B98">
        <w:rPr>
          <w:rFonts w:hint="eastAsia"/>
        </w:rPr>
        <w:instrText>7&lt;/key&gt;&lt;/foreign-keys&gt;&lt;ref-type name="Journal Article"&gt;17&lt;/ref-type&gt;&lt;contributors&gt;&lt;authors&gt;&lt;author&gt;Kellogg, Elizabeth H&lt;/author&gt;&lt;author&gt;Leaver</w:instrText>
      </w:r>
      <w:r w:rsidR="00301B98">
        <w:rPr>
          <w:rFonts w:hint="eastAsia"/>
        </w:rPr>
        <w:instrText>‐</w:instrText>
      </w:r>
      <w:r w:rsidR="00301B98">
        <w:rPr>
          <w:rFonts w:hint="eastAsia"/>
        </w:rPr>
        <w:instrText>Fay, Andrew&lt;/author&gt;&lt;author&gt;Baker, David&lt;/author&gt;&lt;/authors&gt;&lt;/contributors&gt;&lt;titles&gt;&lt;title&gt;Role of conformational sampling in computing mutation</w:instrText>
      </w:r>
      <w:r w:rsidR="00301B98">
        <w:rPr>
          <w:rFonts w:hint="eastAsia"/>
        </w:rPr>
        <w:instrText>‐</w:instrText>
      </w:r>
      <w:r w:rsidR="00301B98">
        <w:rPr>
          <w:rFonts w:hint="eastAsia"/>
        </w:rPr>
        <w:instrText>induced changes in protein structure and stability&lt;/title&gt;&lt;secondary-title&gt;Proteins: Structure, Function, and Bioinformatics&lt;/secondary-title&gt;&lt;/titles&gt;&lt;periodical&gt;&lt;full-title&gt;Proteins: Structure, Function, and Bioinformatics</w:instrText>
      </w:r>
      <w:r w:rsidR="00301B98">
        <w:instrText>&lt;/f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301B98">
        <w:instrText xml:space="preserve"> ADDIN EN.CITE &lt;EndNote&gt;&lt;Cite&gt;&lt;Author&gt;Guerois&lt;/Author&gt;&lt;Year&gt;2002&lt;/Year&gt;&lt;RecNum&gt;858&lt;/RecNum&gt;&lt;DisplayText&gt;(9)&lt;/DisplayText&gt;&lt;record&gt;&lt;rec-number&gt;858&lt;/rec-number&gt;&lt;foreign-keys&gt;&lt;key app="EN" db-id="0250psdaz5va5iepzebvtazjrrese29v05zv" timestamp="1448665087"&gt;858&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 Mol Biol&lt;/full-title&gt;&lt;abbr-1&gt;Journal of molecular biology&lt;/abbr-1&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w:t>
      </w:r>
      <w:del w:id="5" w:author="Justin Siegel" w:date="2015-11-27T14:19:00Z">
        <w:r w:rsidR="003D3114" w:rsidDel="00CD62CC">
          <w:delText xml:space="preserve">20 </w:delText>
        </w:r>
      </w:del>
      <w:ins w:id="6" w:author="Justin Siegel" w:date="2015-11-27T14:19:00Z">
        <w:r w:rsidR="00CD62CC">
          <w:t xml:space="preserve">twenty </w:t>
        </w:r>
      </w:ins>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301B98">
        <w:instrText xml:space="preserve"> ADDIN EN.CITE &lt;EndNote&gt;&lt;Cite&gt;&lt;Author&gt;Govindarajan&lt;/Author&gt;&lt;Year&gt;2014&lt;/Year&gt;&lt;RecNum&gt;860&lt;/RecNum&gt;&lt;DisplayText&gt;(11)&lt;/DisplayText&gt;&lt;record&gt;&lt;rec-number&gt;860&lt;/rec-number&gt;&lt;foreign-keys&gt;&lt;key app="EN" db-id="0250psdaz5va5iepzebvtazjrrese29v05zv" timestamp="1448665087"&gt;860&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301B98">
        <w:instrText xml:space="preserve"> ADDIN EN.CITE &lt;EndNote&gt;&lt;Cite&gt;&lt;Author&gt;Liao&lt;/Author&gt;&lt;Year&gt;2007&lt;/Year&gt;&lt;RecNum&gt;861&lt;/RecNum&gt;&lt;DisplayText&gt;(12)&lt;/DisplayText&gt;&lt;record&gt;&lt;rec-number&gt;861&lt;/rec-number&gt;&lt;foreign-keys&gt;&lt;key app="EN" db-id="0250psdaz5va5iepzebvtazjrrese29v05zv" timestamp="1448665087"&gt;861&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301B98">
        <w:instrText xml:space="preserve"> ADDIN EN.CITE &lt;EndNote&gt;&lt;Cite&gt;&lt;Author&gt;Romero&lt;/Author&gt;&lt;Year&gt;2015&lt;/Year&gt;&lt;RecNum&gt;862&lt;/RecNum&gt;&lt;DisplayText&gt;(13)&lt;/DisplayText&gt;&lt;record&gt;&lt;rec-number&gt;862&lt;/rec-number&gt;&lt;foreign-keys&gt;&lt;key app="EN" db-id="0250psdaz5va5iepzebvtazjrrese29v05zv" timestamp="1448665087"&gt;862&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301B98">
        <w:instrText xml:space="preserve"> ADDIN EN.CITE &lt;EndNote&gt;&lt;Cite&gt;&lt;Author&gt;Stiffler&lt;/Author&gt;&lt;Year&gt;2015&lt;/Year&gt;&lt;RecNum&gt;863&lt;/RecNum&gt;&lt;DisplayText&gt;(14)&lt;/DisplayText&gt;&lt;record&gt;&lt;rec-number&gt;863&lt;/rec-number&gt;&lt;foreign-keys&gt;&lt;key app="EN" db-id="0250psdaz5va5iepzebvtazjrrese29v05zv" timestamp="1448665087"&gt;863&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abbr-1&gt;Cell&lt;/abbr-1&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w:t>
      </w:r>
      <w:ins w:id="7" w:author="Justin Siegel" w:date="2015-11-27T14:20:00Z">
        <w:r w:rsidR="00CD62CC">
          <w:t xml:space="preserve">we hypothesize that </w:t>
        </w:r>
      </w:ins>
      <w:r w:rsidR="00893A9D">
        <w:t xml:space="preserve">it will be necessary to </w:t>
      </w:r>
      <w:r w:rsidR="009410DD">
        <w:t xml:space="preserve">explicitly </w:t>
      </w:r>
      <w:r w:rsidR="00893A9D">
        <w:t>develop libraries of mutant enzymes for which the</w:t>
      </w:r>
      <w:r w:rsidR="009410DD">
        <w:t xml:space="preserve"> </w:t>
      </w:r>
      <w:del w:id="8" w:author="Justin Siegel" w:date="2015-11-27T14:20:00Z">
        <w:r w:rsidR="009410DD" w:rsidDel="00CD62CC">
          <w:delText xml:space="preserve">the </w:delText>
        </w:r>
      </w:del>
      <w:r w:rsidR="009410DD">
        <w:t>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explicitly measured.</w:t>
      </w:r>
      <w:r w:rsidR="00922CB6">
        <w:t xml:space="preserve"> </w:t>
      </w:r>
    </w:p>
    <w:p w14:paraId="35D850C1" w14:textId="000AA140"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ligno-cellulose utilization.</w:t>
      </w:r>
      <w:r w:rsidR="0041704D">
        <w:t xml:space="preserve"> </w:t>
      </w:r>
      <w:r w:rsidR="00DE3799">
        <w:fldChar w:fldCharType="begin"/>
      </w:r>
      <w:r w:rsidR="00301B98">
        <w:instrText xml:space="preserve"> ADDIN EN.CITE &lt;EndNote&gt;&lt;Cite&gt;&lt;Author&gt;Isorna&lt;/Author&gt;&lt;Year&gt;2007&lt;/Year&gt;&lt;RecNum&gt;864&lt;/RecNum&gt;&lt;DisplayText&gt;(15)&lt;/DisplayText&gt;&lt;record&gt;&lt;rec-number&gt;864&lt;/rec-number&gt;&lt;foreign-keys&gt;&lt;key app="EN" db-id="0250psdaz5va5iepzebvtazjrrese29v05zv" timestamp="1448665087"&gt;864&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 Mol Biol&lt;/full-title&gt;&lt;abbr-1&gt;Journal of molecular biology&lt;/abbr-1&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del w:id="9" w:author="Justin Siegel" w:date="2015-11-27T14:21:00Z">
        <w:r w:rsidR="00DF34E5" w:rsidDel="00CD62CC">
          <w:delText>An X-ray crystal</w:delText>
        </w:r>
      </w:del>
      <w:ins w:id="10" w:author="Justin Siegel" w:date="2015-11-27T14:21:00Z">
        <w:r w:rsidR="00CD62CC">
          <w:t>The</w:t>
        </w:r>
      </w:ins>
      <w:r w:rsidR="00DF34E5">
        <w:t xml:space="preserve"> structure of BglB indicates that </w:t>
      </w:r>
      <w:r w:rsidR="00BB2E28">
        <w:t xml:space="preserve">it </w:t>
      </w:r>
      <w:r w:rsidR="00DF34E5">
        <w:t xml:space="preserve">follows a classical Koshland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301B98">
        <w:instrText xml:space="preserve"> ADDIN EN.CITE &lt;EndNote&gt;&lt;Cite&gt;&lt;Author&gt;Isorna&lt;/Author&gt;&lt;Year&gt;2007&lt;/Year&gt;&lt;RecNum&gt;864&lt;/RecNum&gt;&lt;DisplayText&gt;(15)&lt;/DisplayText&gt;&lt;record&gt;&lt;rec-number&gt;864&lt;/rec-number&gt;&lt;foreign-keys&gt;&lt;key app="EN" db-id="0250psdaz5va5iepzebvtazjrrese29v05zv" timestamp="1448665087"&gt;864&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 Mol Biol&lt;/full-title&gt;&lt;abbr-1&gt;Journal of molecular biology&lt;/abbr-1&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417D260D" w:rsidR="00661954" w:rsidRDefault="00661954" w:rsidP="000119AD">
      <w:pPr>
        <w:spacing w:line="480" w:lineRule="auto"/>
      </w:pPr>
      <w:r>
        <w:t xml:space="preserve">(A) Structure of BglB in complex with the modeled </w:t>
      </w:r>
      <w:r w:rsidRPr="00AD4DE1">
        <w:rPr>
          <w:i/>
        </w:rPr>
        <w:t>p</w:t>
      </w:r>
      <w:r>
        <w:t xml:space="preserve">-nitrophenyl-ß-D-glucoside </w:t>
      </w:r>
      <w:r w:rsidR="000650B5">
        <w:t xml:space="preserve">(pNPG) </w:t>
      </w:r>
      <w:r>
        <w:t>used for design. Alpha carbons of residues mutated shown as blue spheres. The image was generated with PyMOL.</w:t>
      </w:r>
      <w:r w:rsidR="0041704D">
        <w:t xml:space="preserve"> </w:t>
      </w:r>
      <w:r>
        <w:fldChar w:fldCharType="begin"/>
      </w:r>
      <w:r w:rsidR="00301B98">
        <w:instrText xml:space="preserve"> ADDIN EN.CITE &lt;EndNote&gt;&lt;Cite&gt;&lt;Author&gt;DeLano&lt;/Author&gt;&lt;Year&gt;2002&lt;/Year&gt;&lt;RecNum&gt;865&lt;/RecNum&gt;&lt;DisplayText&gt;(16)&lt;/DisplayText&gt;&lt;record&gt;&lt;rec-number&gt;865&lt;/rec-number&gt;&lt;foreign-keys&gt;&lt;key app="EN" db-id="0250psdaz5va5iepzebvtazjrrese29v05zv" timestamp="1448665087"&gt;865&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5493B4BE" w:rsidR="00DF34E5" w:rsidRDefault="00DE3799" w:rsidP="000119AD">
      <w:pPr>
        <w:spacing w:line="480" w:lineRule="auto"/>
      </w:pPr>
      <w:r>
        <w:tab/>
      </w:r>
      <w:r w:rsidR="00DF34E5">
        <w:t>In this study we report the largest data set of its kind, in which 10</w:t>
      </w:r>
      <w:ins w:id="11" w:author="Alex" w:date="2015-11-24T11:43:00Z">
        <w:r w:rsidR="001E29D7">
          <w:t>3</w:t>
        </w:r>
      </w:ins>
      <w:del w:id="12"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nitrophenyl-ß-D-glucosid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1BA23131" w:rsidR="00DF34E5" w:rsidRDefault="00DF34E5" w:rsidP="000119AD">
      <w:pPr>
        <w:spacing w:line="480" w:lineRule="auto"/>
      </w:pPr>
      <w:del w:id="13" w:author="Justin Siegel" w:date="2015-11-27T14:22:00Z">
        <w:r w:rsidDel="00CD62CC">
          <w:delText xml:space="preserve">The </w:delText>
        </w:r>
      </w:del>
      <w:ins w:id="14" w:author="Justin Siegel" w:date="2015-11-27T14:22:00Z">
        <w:r w:rsidR="00CD62CC">
          <w:t xml:space="preserve">A </w:t>
        </w:r>
      </w:ins>
      <w:r>
        <w:t xml:space="preserve">crystal structure (PDB 2JIE) of recombinant BglB </w:t>
      </w:r>
      <w:r w:rsidR="00C93127">
        <w:t xml:space="preserve">in complex </w:t>
      </w:r>
      <w:r>
        <w:t>with the substrate analog 2-deoxy-2-fluoro-</w:t>
      </w:r>
      <w:r w:rsidRPr="00BD24A7">
        <w:rPr>
          <w:rFonts w:ascii="Symbol" w:hAnsi="Symbol"/>
        </w:rPr>
        <w:t></w:t>
      </w:r>
      <w:r>
        <w:t xml:space="preserve">-D-glucopyranos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the hydrolysis of pNPG, an S</w:t>
      </w:r>
      <w:r w:rsidRPr="009C31AA">
        <w:rPr>
          <w:vertAlign w:val="subscript"/>
        </w:rPr>
        <w:t>N</w:t>
      </w:r>
      <w:r>
        <w:t xml:space="preserve">2-like transition state </w:t>
      </w:r>
      <w:r w:rsidR="009314FE">
        <w:t xml:space="preserve">structure </w:t>
      </w:r>
      <w:r>
        <w:t xml:space="preserve">was built and minimized in Spartan based on a 3D conformer of PubChem CID 92930. Functional constraints were used to define catalytic distances, angles, and dihedrals between pNPG, the acid-base E164, the nucleophile E353, and Y295, which is proposed to </w:t>
      </w:r>
      <w:r w:rsidR="00532ABB">
        <w:t xml:space="preserve">orient </w:t>
      </w:r>
      <w:r>
        <w:t>the nucleophilic glutamate. The angle between the attacking oxygen from E353, the anomeric carbon, and the phenolic oxygen was constrained to 180˚, in accordance with an S</w:t>
      </w:r>
      <w:r w:rsidRPr="00EB4AF5">
        <w:rPr>
          <w:vertAlign w:val="subscript"/>
        </w:rPr>
        <w:t>N</w:t>
      </w:r>
      <w:r>
        <w:t>2-like mechanism</w:t>
      </w:r>
      <w:r w:rsidR="005352D3">
        <w:t>.</w:t>
      </w:r>
      <w:r w:rsidR="0041704D">
        <w:t xml:space="preserve"> </w:t>
      </w:r>
      <w:r w:rsidR="005352D3">
        <w:fldChar w:fldCharType="begin"/>
      </w:r>
      <w:r w:rsidR="00301B98">
        <w:instrText xml:space="preserve"> ADDIN EN.CITE &lt;EndNote&gt;&lt;Cite&gt;&lt;Author&gt;Rye&lt;/Author&gt;&lt;Year&gt;2000&lt;/Year&gt;&lt;RecNum&gt;866&lt;/RecNum&gt;&lt;DisplayText&gt;(17)&lt;/DisplayText&gt;&lt;record&gt;&lt;rec-number&gt;866&lt;/rec-number&gt;&lt;foreign-keys&gt;&lt;key app="EN" db-id="0250psdaz5va5iepzebvtazjrrese29v05zv" timestamp="1448665087"&gt;866&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 Opin Chem Biol&lt;/full-title&gt;&lt;abbr-1&gt;Current opinion in chemical biology&lt;/abbr-1&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ins w:id="15" w:author="Justin Siegel" w:date="2015-11-27T14:23:00Z">
        <w:r w:rsidR="00CD62CC">
          <w:t xml:space="preserve"> A complete set of files that were used for modeling are </w:t>
        </w:r>
      </w:ins>
      <w:ins w:id="16" w:author="Justin Siegel" w:date="2015-11-27T14:24:00Z">
        <w:r w:rsidR="00CD62CC">
          <w:t>provided</w:t>
        </w:r>
      </w:ins>
      <w:ins w:id="17" w:author="Justin Siegel" w:date="2015-11-27T14:23:00Z">
        <w:r w:rsidR="00CD62CC">
          <w:t xml:space="preserve"> in XXX</w:t>
        </w:r>
      </w:ins>
      <w:ins w:id="18" w:author="Justin Siegel" w:date="2015-11-27T14:38:00Z">
        <w:r w:rsidR="00FC1261">
          <w:t xml:space="preserve"> (PROVIDE ZIP</w:t>
        </w:r>
      </w:ins>
      <w:ins w:id="19" w:author="Justin Siegel" w:date="2015-11-27T14:39:00Z">
        <w:r w:rsidR="00FC1261">
          <w:t>/TAR/SOMETHING</w:t>
        </w:r>
      </w:ins>
      <w:ins w:id="20" w:author="Justin Siegel" w:date="2015-11-27T14:38:00Z">
        <w:r w:rsidR="00FC1261">
          <w:t xml:space="preserve"> FILE)</w:t>
        </w:r>
      </w:ins>
      <w:ins w:id="21" w:author="Justin Siegel" w:date="2015-11-27T14:23:00Z">
        <w:r w:rsidR="00CD62CC">
          <w:t>.</w:t>
        </w:r>
      </w:ins>
    </w:p>
    <w:p w14:paraId="7AB132AA" w14:textId="198FA30A"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ins w:id="22" w:author="Justin Siegel" w:date="2015-11-27T14:25:00Z">
        <w:r w:rsidR="00CD62CC">
          <w:t xml:space="preserve">by students learning about molecular modeling </w:t>
        </w:r>
      </w:ins>
      <w:r>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301B98">
        <w:instrText xml:space="preserve"> ADDIN EN.CITE &lt;EndNote&gt;&lt;Cite&gt;&lt;Author&gt;Gordon&lt;/Author&gt;&lt;Year&gt;2012&lt;/Year&gt;&lt;RecNum&gt;854&lt;/RecNum&gt;&lt;DisplayText&gt;(4)&lt;/DisplayText&gt;&lt;record&gt;&lt;rec-number&gt;854&lt;/rec-number&gt;&lt;foreign-keys&gt;&lt;key app="EN" db-id="0250psdaz5va5iepzebvtazjrrese29v05zv" timestamp="1448665087"&gt;854&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 Am Chem Soc&lt;/full-title&gt;&lt;abbr-1&gt;Journal of the American Chemical Society&lt;/abbr-1&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301B98">
        <w:instrText xml:space="preserve"> ADDIN EN.CITE &lt;EndNote&gt;&lt;Cite&gt;&lt;Author&gt;Wu&lt;/Author&gt;&lt;Year&gt;2011&lt;/Year&gt;&lt;RecNum&gt;867&lt;/RecNum&gt;&lt;DisplayText&gt;(18)&lt;/DisplayText&gt;&lt;record&gt;&lt;rec-number&gt;867&lt;/rec-number&gt;&lt;foreign-keys&gt;&lt;key app="EN" db-id="0250psdaz5va5iepzebvtazjrrese29v05zv" timestamp="1448665087"&gt;867&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w:t>
      </w:r>
      <w:ins w:id="23" w:author="Alex" w:date="2015-11-24T14:44:00Z">
        <w:r w:rsidR="002F05F2">
          <w:t>the</w:t>
        </w:r>
      </w:ins>
      <w:del w:id="24" w:author="Alex" w:date="2015-11-24T14:44:00Z">
        <w:r w:rsidDel="002F05F2">
          <w:delText>a</w:delText>
        </w:r>
      </w:del>
      <w:r>
        <w:t xml:space="preserve"> </w:t>
      </w:r>
      <w:del w:id="25" w:author="Alex" w:date="2015-11-24T14:44:00Z">
        <w:r w:rsidDel="002F05F2">
          <w:delText xml:space="preserve">full </w:delText>
        </w:r>
      </w:del>
      <w:ins w:id="26" w:author="Alex" w:date="2015-11-24T14:44:00Z">
        <w:r w:rsidR="002F05F2">
          <w:t xml:space="preserve">complete </w:t>
        </w:r>
      </w:ins>
      <w:del w:id="27" w:author="Alex" w:date="2015-11-24T14:44:00Z">
        <w:r w:rsidDel="002F05F2">
          <w:delText xml:space="preserve">list </w:delText>
        </w:r>
      </w:del>
      <w:ins w:id="28" w:author="Alex" w:date="2015-11-24T14:44:00Z">
        <w:r w:rsidR="002F05F2">
          <w:t xml:space="preserve">set </w:t>
        </w:r>
      </w:ins>
      <w:r>
        <w:t xml:space="preserve">of mutations selected is listed in </w:t>
      </w:r>
      <w:del w:id="29" w:author="Alex" w:date="2015-11-24T14:43:00Z">
        <w:r w:rsidDel="002F05F2">
          <w:delText xml:space="preserve">Supplemental </w:delText>
        </w:r>
      </w:del>
      <w:ins w:id="30" w:author="Alex" w:date="2015-11-24T14:43:00Z">
        <w:r w:rsidR="002F05F2">
          <w:t>S1</w:t>
        </w:r>
      </w:ins>
      <w:del w:id="31" w:author="Alex" w:date="2015-11-24T14:44:00Z">
        <w:r w:rsidDel="002F05F2">
          <w:delText>Table</w:delText>
        </w:r>
      </w:del>
      <w:del w:id="32" w:author="Alex" w:date="2015-11-24T14:43:00Z">
        <w:r w:rsidDel="002F05F2">
          <w:delText xml:space="preserve"> 1</w:delText>
        </w:r>
      </w:del>
      <w:r>
        <w:t>. A total of 69 positions were covered over the 10</w:t>
      </w:r>
      <w:ins w:id="33" w:author="Alex" w:date="2015-11-24T11:44:00Z">
        <w:r w:rsidR="001962FB">
          <w:t>3</w:t>
        </w:r>
      </w:ins>
      <w:del w:id="34" w:author="Alex" w:date="2015-11-24T11:44:00Z">
        <w:r w:rsidDel="001962FB">
          <w:delText>4</w:delText>
        </w:r>
      </w:del>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640D493A" w:rsidR="00DF34E5" w:rsidRDefault="00DF34E5" w:rsidP="000119AD">
      <w:pPr>
        <w:spacing w:line="480" w:lineRule="auto"/>
      </w:pPr>
      <w:r>
        <w:t>Each of the 10</w:t>
      </w:r>
      <w:ins w:id="35" w:author="Alex" w:date="2015-11-24T11:44:00Z">
        <w:r w:rsidR="001E29D7">
          <w:t>3</w:t>
        </w:r>
      </w:ins>
      <w:del w:id="36" w:author="Alex" w:date="2015-11-24T11:43:00Z">
        <w:r w:rsidDel="001E29D7">
          <w:delText>4</w:delText>
        </w:r>
      </w:del>
      <w:r>
        <w:t xml:space="preserve"> mutants was made via Kunkel mutagenesis</w:t>
      </w:r>
      <w:r w:rsidR="00532ABB">
        <w:t xml:space="preserve"> </w:t>
      </w:r>
      <w:r w:rsidR="009F55F8">
        <w:fldChar w:fldCharType="begin"/>
      </w:r>
      <w:r w:rsidR="00301B98">
        <w:instrText xml:space="preserve"> ADDIN EN.CITE &lt;EndNote&gt;&lt;Cite&gt;&lt;Author&gt;Kunkel&lt;/Author&gt;&lt;Year&gt;1985&lt;/Year&gt;&lt;RecNum&gt;868&lt;/RecNum&gt;&lt;DisplayText&gt;(19)&lt;/DisplayText&gt;&lt;record&gt;&lt;rec-number&gt;868&lt;/rec-number&gt;&lt;foreign-keys&gt;&lt;key app="EN" db-id="0250psdaz5va5iepzebvtazjrrese29v05zv" timestamp="1448665087"&gt;868&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Transcriptic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 xml:space="preserve">buffer, as described in detail in </w:t>
      </w:r>
      <w:del w:id="37" w:author="Alex" w:date="2015-11-24T14:45:00Z">
        <w:r w:rsidR="00734744" w:rsidDel="00083AB7">
          <w:delText>the Supplemental Methods</w:delText>
        </w:r>
      </w:del>
      <w:ins w:id="38" w:author="Alex" w:date="2015-11-24T14:45:00Z">
        <w:r w:rsidR="00083AB7">
          <w:t>S8</w:t>
        </w:r>
      </w:ins>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w:t>
      </w:r>
      <w:ins w:id="39" w:author="Justin Siegel" w:date="2015-11-27T14:26:00Z">
        <w:r w:rsidR="00CD62CC">
          <w:t xml:space="preserve"> (Figure SXXX</w:t>
        </w:r>
      </w:ins>
      <w:ins w:id="40" w:author="Justin Siegel" w:date="2015-11-27T14:27:00Z">
        <w:r w:rsidR="00CD62CC">
          <w:t>)</w:t>
        </w:r>
      </w:ins>
      <w:r>
        <w:t xml:space="preserve">. All proteins used in this study were greater than </w:t>
      </w:r>
      <w:r w:rsidR="00BB2E28">
        <w:t>8</w:t>
      </w:r>
      <w:r>
        <w:t xml:space="preserve">0% pure, and fresh resin was used for each mutant to prevent wild type contamination. </w:t>
      </w:r>
    </w:p>
    <w:p w14:paraId="4ADFA509" w14:textId="73FD9842"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mL. Of the 10</w:t>
      </w:r>
      <w:ins w:id="41" w:author="Alex" w:date="2015-11-24T11:44:00Z">
        <w:r w:rsidR="001E29D7">
          <w:t>3</w:t>
        </w:r>
      </w:ins>
      <w:del w:id="42" w:author="Alex" w:date="2015-11-24T11:44:00Z">
        <w:r w:rsidDel="001E29D7">
          <w:delText>4</w:delText>
        </w:r>
      </w:del>
      <w:r>
        <w:t xml:space="preserve"> mutants synthesized, </w:t>
      </w:r>
      <w:del w:id="43" w:author="Alex" w:date="2015-11-24T14:54:00Z">
        <w:r w:rsidDel="00552061">
          <w:delText xml:space="preserve">90 </w:delText>
        </w:r>
      </w:del>
      <w:ins w:id="44" w:author="Alex" w:date="2015-11-24T14:54:00Z">
        <w:r w:rsidR="00552061">
          <w:t xml:space="preserve">89 </w:t>
        </w:r>
      </w:ins>
      <w:r>
        <w:t xml:space="preserve">express </w:t>
      </w:r>
      <w:r>
        <w:lastRenderedPageBreak/>
        <w:t xml:space="preserve">and purify as soluble protein (Figure 2). The </w:t>
      </w:r>
      <w:r w:rsidR="00CC39BA">
        <w:t xml:space="preserve">final concentrations </w:t>
      </w:r>
      <w:r>
        <w:t>for all 10</w:t>
      </w:r>
      <w:ins w:id="45" w:author="Alex" w:date="2015-11-24T11:44:00Z">
        <w:r w:rsidR="001E29D7">
          <w:t>3</w:t>
        </w:r>
      </w:ins>
      <w:del w:id="46" w:author="Alex" w:date="2015-11-24T11:44:00Z">
        <w:r w:rsidDel="001E29D7">
          <w:delText>4</w:delText>
        </w:r>
      </w:del>
      <w:r>
        <w:t xml:space="preserve"> mutants </w:t>
      </w:r>
      <w:r w:rsidR="00B95A22">
        <w:t>are included in</w:t>
      </w:r>
      <w:r>
        <w:t xml:space="preserve"> </w:t>
      </w:r>
      <w:r w:rsidR="00B95A22">
        <w:t>S</w:t>
      </w:r>
      <w:del w:id="47" w:author="Alex" w:date="2015-11-24T14:45:00Z">
        <w:r w:rsidR="00B95A22" w:rsidDel="00873EC8">
          <w:delText xml:space="preserve">upplemental Table </w:delText>
        </w:r>
      </w:del>
      <w:r w:rsidR="00B95A22">
        <w:t>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1A4AB6B4" w:rsidR="00DF34E5" w:rsidRDefault="00DF34E5" w:rsidP="000119AD">
      <w:pPr>
        <w:spacing w:line="480" w:lineRule="auto"/>
      </w:pPr>
      <w:r>
        <w:t>Michaelis-Menten kinetic constants for each of the 10</w:t>
      </w:r>
      <w:ins w:id="48" w:author="Alex" w:date="2015-11-24T11:44:00Z">
        <w:r w:rsidR="0038771D">
          <w:t>3</w:t>
        </w:r>
      </w:ins>
      <w:del w:id="49" w:author="Alex" w:date="2015-11-24T11:44:00Z">
        <w:r w:rsidDel="0038771D">
          <w:delText>4</w:delText>
        </w:r>
      </w:del>
      <w:r>
        <w:t xml:space="preserve"> mutants were determined using the colorimetric assay of pNPG hydrolysis and </w:t>
      </w:r>
      <w:r w:rsidR="00CC39BA">
        <w:t xml:space="preserve">the results </w:t>
      </w:r>
      <w:r>
        <w:t xml:space="preserve">are represented as a heatmap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xml:space="preserve">. If no clear saturation was observed then a linear equation was used to determine </w:t>
      </w:r>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w:t>
      </w:r>
      <w:del w:id="50" w:author="Alex" w:date="2015-11-24T14:46:00Z">
        <w:r w:rsidR="00C37BC1" w:rsidDel="005210D7">
          <w:delText xml:space="preserve">upplemental Table </w:delText>
        </w:r>
      </w:del>
      <w:r w:rsidR="00C37BC1">
        <w:t>1</w:t>
      </w:r>
      <w:ins w:id="51" w:author="Justin Siegel" w:date="2015-11-27T14:28:00Z">
        <w:r w:rsidR="00071770">
          <w:t xml:space="preserve"> and S5 (???), respectively</w:t>
        </w:r>
      </w:ins>
      <w:r>
        <w:t xml:space="preserve">. </w:t>
      </w:r>
    </w:p>
    <w:p w14:paraId="32F1DBC0" w14:textId="77777777" w:rsidR="00532ABB" w:rsidRDefault="00532ABB" w:rsidP="000119AD">
      <w:pPr>
        <w:spacing w:line="480" w:lineRule="auto"/>
      </w:pPr>
    </w:p>
    <w:p w14:paraId="10FC5EC3" w14:textId="5315471D" w:rsidR="00532ABB" w:rsidRPr="00794F66" w:rsidRDefault="00532ABB" w:rsidP="00532ABB">
      <w:pPr>
        <w:spacing w:line="480" w:lineRule="auto"/>
        <w:rPr>
          <w:b/>
        </w:rPr>
      </w:pPr>
      <w:r w:rsidRPr="00794F66">
        <w:rPr>
          <w:b/>
        </w:rPr>
        <w:t>Figure 2. Log scale relative kinetic constants of 10</w:t>
      </w:r>
      <w:ins w:id="52" w:author="Alex" w:date="2015-11-24T11:44:00Z">
        <w:r w:rsidR="00A3511C">
          <w:rPr>
            <w:b/>
          </w:rPr>
          <w:t>3</w:t>
        </w:r>
      </w:ins>
      <w:del w:id="53" w:author="Alex" w:date="2015-11-24T11:44:00Z">
        <w:r w:rsidRPr="00794F66" w:rsidDel="00A3511C">
          <w:rPr>
            <w:b/>
          </w:rPr>
          <w:delText>4</w:delText>
        </w:r>
      </w:del>
      <w:r w:rsidRPr="00794F66">
        <w:rPr>
          <w:b/>
        </w:rPr>
        <w:t xml:space="preserve"> BglB mutants</w:t>
      </w:r>
    </w:p>
    <w:p w14:paraId="1A6788EB" w14:textId="7680B41B" w:rsidR="00532ABB" w:rsidDel="00071770" w:rsidRDefault="00532ABB" w:rsidP="000119AD">
      <w:pPr>
        <w:spacing w:line="480" w:lineRule="auto"/>
        <w:rPr>
          <w:del w:id="54" w:author="Alex" w:date="2015-11-24T14:46:00Z"/>
        </w:rPr>
      </w:pPr>
      <w:r>
        <w:t>The heatmap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ins w:id="55" w:author="Justin Siegel" w:date="2015-11-27T14:30:00Z">
        <w:r w:rsidR="00071770">
          <w:t>“</w:t>
        </w:r>
      </w:ins>
      <w:r>
        <w:t>better</w:t>
      </w:r>
      <w:ins w:id="56" w:author="Justin Siegel" w:date="2015-11-27T14:30:00Z">
        <w:r w:rsidR="00071770">
          <w:t>”</w:t>
        </w:r>
      </w:ins>
      <w:r>
        <w:t xml:space="preserve"> kinetic constant</w:t>
      </w:r>
      <w:ins w:id="57" w:author="Justin Siegel" w:date="2015-11-27T14:30:00Z">
        <w:r w:rsidR="00071770">
          <w:t xml:space="preserve"> (assuming a lower K</w:t>
        </w:r>
        <w:r w:rsidR="00071770" w:rsidRPr="00071770">
          <w:rPr>
            <w:vertAlign w:val="subscript"/>
            <w:rPrChange w:id="58" w:author="Justin Siegel" w:date="2015-11-27T14:30:00Z">
              <w:rPr/>
            </w:rPrChange>
          </w:rPr>
          <w:t>M</w:t>
        </w:r>
        <w:r w:rsidR="00071770">
          <w:t xml:space="preserve"> is better)</w:t>
        </w:r>
      </w:ins>
      <w:r>
        <w:t xml:space="preserve">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xml:space="preserve">. If the kinetic constant was not measurable, an X is </w:t>
      </w:r>
      <w:r>
        <w:lastRenderedPageBreak/>
        <w:t xml:space="preserve">depicted in the box. Proteins that were expressed as soluble protein with a </w:t>
      </w:r>
      <w:ins w:id="59" w:author="Justin Siegel" w:date="2015-11-27T13:51:00Z">
        <w:r w:rsidR="00BF2EC0">
          <w:t xml:space="preserve">final </w:t>
        </w:r>
      </w:ins>
      <w:r>
        <w:t xml:space="preserve">purification </w:t>
      </w:r>
      <w:del w:id="60" w:author="Justin Siegel" w:date="2015-11-27T13:51:00Z">
        <w:r w:rsidDel="00BF2EC0">
          <w:delText xml:space="preserve">yield </w:delText>
        </w:r>
      </w:del>
      <w:ins w:id="61" w:author="Justin Siegel" w:date="2015-11-27T13:51:00Z">
        <w:r w:rsidR="00BF2EC0">
          <w:t xml:space="preserve">concentration </w:t>
        </w:r>
      </w:ins>
      <w:r>
        <w:t>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Pr="00AE71AE">
        <w:rPr>
          <w:i/>
        </w:rPr>
        <w:t>k</w:t>
      </w:r>
      <w:r w:rsidRPr="00AE71AE">
        <w:rPr>
          <w:vertAlign w:val="subscript"/>
        </w:rPr>
        <w:t>cat</w:t>
      </w:r>
      <w:r>
        <w:t>), 0.6–85 mM (K</w:t>
      </w:r>
      <w:r w:rsidRPr="004F15C1">
        <w:rPr>
          <w:vertAlign w:val="subscript"/>
        </w:rPr>
        <w:t>M</w:t>
      </w:r>
      <w:r>
        <w:t>), and 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5.0 ± 0.2 mM,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w:t>
      </w:r>
      <w:del w:id="62" w:author="Alex" w:date="2015-11-24T14:46:00Z">
        <w:r w:rsidDel="00427021">
          <w:delText xml:space="preserve"> </w:delText>
        </w:r>
      </w:del>
      <w:ins w:id="63" w:author="Alex" w:date="2015-11-24T14:46:00Z">
        <w:r w:rsidR="00427021">
          <w:t xml:space="preserve"> S</w:t>
        </w:r>
      </w:ins>
      <w:ins w:id="64" w:author="Justin Siegel" w:date="2015-11-27T14:31:00Z">
        <w:r w:rsidR="00071770">
          <w:t>1 and S5</w:t>
        </w:r>
      </w:ins>
      <w:ins w:id="65" w:author="Alex" w:date="2015-11-24T14:46:00Z">
        <w:del w:id="66" w:author="Justin Siegel" w:date="2015-11-27T14:31:00Z">
          <w:r w:rsidR="00427021" w:rsidDel="00071770">
            <w:delText>8</w:delText>
          </w:r>
        </w:del>
      </w:ins>
      <w:del w:id="67" w:author="Alex" w:date="2015-11-24T14:46:00Z">
        <w:r w:rsidDel="00427021">
          <w:delText>the Supplemental Materials</w:delText>
        </w:r>
      </w:del>
      <w:r>
        <w:t>.</w:t>
      </w:r>
    </w:p>
    <w:p w14:paraId="428A5DBB" w14:textId="77777777" w:rsidR="00071770" w:rsidRDefault="00071770" w:rsidP="000119AD">
      <w:pPr>
        <w:spacing w:line="480" w:lineRule="auto"/>
        <w:rPr>
          <w:ins w:id="68" w:author="Justin Siegel" w:date="2015-11-27T14:31:00Z"/>
        </w:rPr>
      </w:pPr>
    </w:p>
    <w:p w14:paraId="03882E5E" w14:textId="77777777" w:rsidR="00532ABB" w:rsidRDefault="00532ABB" w:rsidP="000119AD">
      <w:pPr>
        <w:spacing w:line="480" w:lineRule="auto"/>
      </w:pPr>
    </w:p>
    <w:p w14:paraId="2143A2FD" w14:textId="714B6037"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w:t>
      </w:r>
      <w:del w:id="69" w:author="Alex" w:date="2015-11-24T14:55:00Z">
        <w:r w:rsidDel="00E46992">
          <w:delText xml:space="preserve">90 </w:delText>
        </w:r>
      </w:del>
      <w:ins w:id="70" w:author="Alex" w:date="2015-11-24T14:55:00Z">
        <w:r w:rsidR="00E46992">
          <w:t xml:space="preserve">89 </w:t>
        </w:r>
      </w:ins>
      <w:r>
        <w:t>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w:t>
      </w:r>
      <w:del w:id="71" w:author="Alex" w:date="2015-11-24T14:49:00Z">
        <w:r w:rsidR="001F1063" w:rsidDel="00065C52">
          <w:delText xml:space="preserve">upplemental Table </w:delText>
        </w:r>
      </w:del>
      <w:r w:rsidR="001F1063">
        <w:t>1</w:t>
      </w:r>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E164, E353, and Y295 for catalysis. Mutating any of these residues to alanine results </w:t>
      </w:r>
      <w:r>
        <w:lastRenderedPageBreak/>
        <w:t>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08509608" w:rsidR="00DF34E5" w:rsidRDefault="00DF34E5" w:rsidP="000119AD">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Pfam database (comprising 1,554 non-redundant proteins), </w:t>
      </w:r>
      <w:r w:rsidR="00CB112C">
        <w:t>revealed</w:t>
      </w:r>
      <w:r w:rsidR="00961C7B">
        <w:t xml:space="preserve"> that Q19 is 95% conserved in this family (Figure 3B)</w:t>
      </w:r>
      <w:r w:rsidR="00EE34DE">
        <w:t xml:space="preserve">. </w:t>
      </w:r>
      <w:r>
        <w:t>Unlike E353, the nucleophilic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301B98">
        <w:instrText xml:space="preserve"> ADDIN EN.CITE &lt;EndNote&gt;&lt;Cite&gt;&lt;Author&gt;Fersht&lt;/Author&gt;&lt;Year&gt;1999&lt;/Year&gt;&lt;RecNum&gt;869&lt;/RecNum&gt;&lt;DisplayText&gt;(20)&lt;/DisplayText&gt;&lt;record&gt;&lt;rec-number&gt;869&lt;/rec-number&gt;&lt;foreign-keys&gt;&lt;key app="EN" db-id="0250psdaz5va5iepzebvtazjrrese29v05zv" timestamp="1448665087"&gt;869&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Q19A </w:t>
      </w:r>
      <w:r>
        <w:t>in complex with the 2-deoxy-2-fluoro-</w:t>
      </w:r>
      <w:r w:rsidR="0075290A" w:rsidRPr="0075290A">
        <w:rPr>
          <w:rFonts w:ascii="Symbol" w:hAnsi="Symbol"/>
        </w:rPr>
        <w:t></w:t>
      </w:r>
      <w:r>
        <w:t xml:space="preserve">-D-glucopyranose inhibitor may help elucidate the structural effect of this mutation. Based on molecular modeling, no major structural change for this mutant is </w:t>
      </w:r>
      <w:r w:rsidR="006927C5">
        <w:t>predicted (</w:t>
      </w:r>
      <w:del w:id="72" w:author="Alex" w:date="2015-11-24T14:47:00Z">
        <w:r w:rsidR="006927C5" w:rsidDel="00D43B2E">
          <w:delText>Supplemental Figure 2</w:delText>
        </w:r>
        <w:r w:rsidR="005D2F49" w:rsidDel="00D43B2E">
          <w:delText>A</w:delText>
        </w:r>
      </w:del>
      <w:ins w:id="73" w:author="Alex" w:date="2015-11-24T14:47:00Z">
        <w:r w:rsidR="00D43B2E">
          <w:t>S3</w:t>
        </w:r>
      </w:ins>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w:t>
      </w:r>
      <w:r>
        <w:lastRenderedPageBreak/>
        <w:t>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47EC8CF7" w:rsidR="007A2526" w:rsidRDefault="00DF34E5" w:rsidP="000119AD">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del w:id="74" w:author="Alex" w:date="2015-11-24T14:47:00Z">
        <w:r w:rsidR="009E2237" w:rsidDel="00B0280E">
          <w:delText xml:space="preserve">Supplemental Figure </w:delText>
        </w:r>
        <w:r w:rsidR="00EE4854" w:rsidDel="00B0280E">
          <w:delText>2</w:delText>
        </w:r>
        <w:r w:rsidR="009E2237" w:rsidDel="00B0280E">
          <w:delText>B</w:delText>
        </w:r>
      </w:del>
      <w:ins w:id="75" w:author="Alex" w:date="2015-11-24T14:47:00Z">
        <w:r w:rsidR="00B0280E">
          <w:t>S3</w:t>
        </w:r>
      </w:ins>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r w:rsidR="002C6335">
        <w:t xml:space="preserve">previous </w:t>
      </w:r>
      <w:r w:rsidR="007509FD">
        <w:t>evidence</w:t>
      </w:r>
      <w:r w:rsidR="00491D69">
        <w:t xml:space="preserve"> that the </w:t>
      </w:r>
      <w:r>
        <w:t xml:space="preserve">electrostatic environment </w:t>
      </w:r>
      <w:ins w:id="76" w:author="Alex" w:date="2015-11-05T15:10:00Z">
        <w:r w:rsidR="004F373F">
          <w:t xml:space="preserve">of an </w:t>
        </w:r>
      </w:ins>
      <w:r>
        <w:t>enzyme</w:t>
      </w:r>
      <w:ins w:id="77" w:author="Alex" w:date="2015-11-05T15:10:00Z">
        <w:r w:rsidR="004F373F">
          <w:t>'s</w:t>
        </w:r>
      </w:ins>
      <w:r>
        <w:t xml:space="preserve"> active site</w:t>
      </w:r>
      <w:del w:id="78" w:author="Alex" w:date="2015-11-05T15:10:00Z">
        <w:r w:rsidR="002C6335" w:rsidDel="004F373F">
          <w:delText>s</w:delText>
        </w:r>
      </w:del>
      <w:r>
        <w:t xml:space="preserve"> </w:t>
      </w:r>
      <w:del w:id="79" w:author="Alex" w:date="2015-11-05T15:10:00Z">
        <w:r w:rsidR="002C6335" w:rsidDel="004F373F">
          <w:delText xml:space="preserve">are </w:delText>
        </w:r>
      </w:del>
      <w:ins w:id="80" w:author="Alex" w:date="2015-11-05T15:10:00Z">
        <w:r w:rsidR="004F373F">
          <w:t xml:space="preserve">is </w:t>
        </w:r>
      </w:ins>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52C6CD30" w:rsidR="00DF34E5" w:rsidRDefault="00DF34E5" w:rsidP="000119AD">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w:t>
      </w:r>
      <w:del w:id="81" w:author="Alex" w:date="2015-11-24T14:47:00Z">
        <w:r w:rsidR="00045EB9" w:rsidDel="004D13C8">
          <w:delText xml:space="preserve">Supplemental Table </w:delText>
        </w:r>
        <w:r w:rsidR="00383E10" w:rsidDel="004D13C8">
          <w:delText>3</w:delText>
        </w:r>
      </w:del>
      <w:ins w:id="82" w:author="Alex" w:date="2015-11-24T14:47:00Z">
        <w:r w:rsidR="004D13C8">
          <w:t>S7</w:t>
        </w:r>
      </w:ins>
      <w:r>
        <w:t xml:space="preserve">). This supports the widely held assumption that highly conserved residues within an enzyme active site are functionally important. However, only 11 of the 44 residues within 12 Å of the active </w:t>
      </w:r>
      <w:r>
        <w:lastRenderedPageBreak/>
        <w:t xml:space="preserve">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ins w:id="83" w:author="Justin Siegel" w:date="2015-11-27T14:36:00Z">
        <w:r w:rsidR="00071770">
          <w:t xml:space="preserve">This observation supports the hypothesis that </w:t>
        </w:r>
      </w:ins>
      <w:ins w:id="84" w:author="Justin Siegel" w:date="2015-11-27T14:37:00Z">
        <w:r w:rsidR="00071770">
          <w:t xml:space="preserve">native </w:t>
        </w:r>
      </w:ins>
      <w:ins w:id="85" w:author="Justin Siegel" w:date="2015-11-27T14:36:00Z">
        <w:r w:rsidR="00071770">
          <w:t xml:space="preserve">sequence recovery is not a good metric for </w:t>
        </w:r>
      </w:ins>
      <w:ins w:id="86" w:author="Justin Siegel" w:date="2015-11-27T14:37:00Z">
        <w:r w:rsidR="00071770">
          <w:t xml:space="preserve">training design algorithms. </w:t>
        </w:r>
      </w:ins>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6D64B45E"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ins w:id="87" w:author="Alex" w:date="2015-11-24T11:44:00Z">
        <w:r w:rsidR="007C1B1A">
          <w:t>3</w:t>
        </w:r>
      </w:ins>
      <w:del w:id="88"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 xml:space="preserve">e reengineering </w:t>
      </w:r>
      <w:r w:rsidR="000D16BA">
        <w:lastRenderedPageBreak/>
        <w:t>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del w:id="89" w:author="Justin Siegel" w:date="2015-11-27T14:38:00Z">
        <w:r w:rsidDel="00FC1261">
          <w:delText>the Supplemental Materials</w:delText>
        </w:r>
      </w:del>
      <w:ins w:id="90" w:author="Justin Siegel" w:date="2015-11-27T14:38:00Z">
        <w:r w:rsidR="00FC1261">
          <w:t>SXXX</w:t>
        </w:r>
      </w:ins>
      <w:r>
        <w:t xml:space="preserve">. </w:t>
      </w:r>
    </w:p>
    <w:p w14:paraId="1E2DE8A5" w14:textId="6AAEBEA1"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such as 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ins w:id="91" w:author="Alex" w:date="2015-11-24T11:48:00Z">
        <w:r w:rsidR="0025709C">
          <w:t>/K</w:t>
        </w:r>
        <w:r w:rsidR="0025709C" w:rsidRPr="004F15C1">
          <w:rPr>
            <w:vertAlign w:val="subscript"/>
          </w:rPr>
          <w:t>M</w:t>
        </w:r>
      </w:ins>
      <w:r>
        <w:t xml:space="preserve"> and </w:t>
      </w:r>
      <w:r w:rsidR="004F15C1" w:rsidRPr="00AE71AE">
        <w:rPr>
          <w:i/>
        </w:rPr>
        <w:t>k</w:t>
      </w:r>
      <w:r w:rsidR="004F15C1" w:rsidRPr="00AE71AE">
        <w:rPr>
          <w:vertAlign w:val="subscript"/>
        </w:rPr>
        <w:t>cat</w:t>
      </w:r>
      <w:del w:id="92" w:author="Alex" w:date="2015-11-24T11:48:00Z">
        <w:r w:rsidR="008542E8" w:rsidDel="0025709C">
          <w:delText>/</w:delText>
        </w:r>
        <w:r w:rsidR="004F15C1" w:rsidDel="0025709C">
          <w:delText>K</w:delText>
        </w:r>
        <w:r w:rsidR="004F15C1" w:rsidRPr="004F15C1" w:rsidDel="0025709C">
          <w:rPr>
            <w:vertAlign w:val="subscript"/>
          </w:rPr>
          <w:delText>M</w:delText>
        </w:r>
      </w:del>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 xml:space="preserve">vailable in </w:t>
      </w:r>
      <w:del w:id="93" w:author="Alex" w:date="2015-11-24T14:48:00Z">
        <w:r w:rsidR="00F31748" w:rsidDel="00DA0109">
          <w:delText>Supplemental Table 2</w:delText>
        </w:r>
      </w:del>
      <w:ins w:id="94" w:author="Alex" w:date="2015-11-24T14:48:00Z">
        <w:r w:rsidR="00DA0109">
          <w:t>S4</w:t>
        </w:r>
      </w:ins>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FB3743D" w:rsidR="00DF34E5" w:rsidRDefault="00DF34E5" w:rsidP="000119AD">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w:t>
      </w:r>
      <w:r>
        <w:lastRenderedPageBreak/>
        <w:t>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w:t>
      </w:r>
      <w:del w:id="95" w:author="王晓康" w:date="2015-11-27T21:06:00Z">
        <w:r w:rsidDel="00F01740">
          <w:delText xml:space="preserve">increase robustness to sample size and </w:delText>
        </w:r>
      </w:del>
      <w:r>
        <w:t>remove bias</w:t>
      </w:r>
      <w:ins w:id="96" w:author="王晓康" w:date="2015-11-27T21:06:00Z">
        <w:del w:id="97" w:author="ilias tagkopoulos" w:date="2015-12-06T15:17:00Z">
          <w:r w:rsidR="00F01740" w:rsidDel="002321CD">
            <w:delText xml:space="preserve"> of a single model</w:delText>
          </w:r>
        </w:del>
      </w:ins>
      <w:r>
        <w:t>, we used a</w:t>
      </w:r>
      <w:ins w:id="98" w:author="王晓康" w:date="2015-11-27T21:05:00Z">
        <w:r w:rsidR="00F01740">
          <w:t>n</w:t>
        </w:r>
      </w:ins>
      <w:r>
        <w:t xml:space="preserve"> </w:t>
      </w:r>
      <w:del w:id="99" w:author="王晓康" w:date="2015-11-27T21:03:00Z">
        <w:r w:rsidDel="009564E3">
          <w:delText>bootstrapping aggregating</w:delText>
        </w:r>
      </w:del>
      <w:ins w:id="100" w:author="王晓康" w:date="2015-11-27T21:03:00Z">
        <w:r w:rsidR="009564E3">
          <w:t>ensemble learning</w:t>
        </w:r>
      </w:ins>
      <w:r>
        <w:t xml:space="preserve">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w:t>
      </w:r>
      <w:r>
        <w:lastRenderedPageBreak/>
        <w:t xml:space="preserve">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r w:rsidRPr="009C6982">
              <w:rPr>
                <w:b/>
                <w:i/>
                <w:iCs/>
              </w:rPr>
              <w:t>k</w:t>
            </w:r>
            <w:r w:rsidRPr="009C6982">
              <w:rPr>
                <w:b/>
                <w:vertAlign w:val="subscript"/>
              </w:rPr>
              <w:t>cat</w:t>
            </w:r>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E164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r w:rsidRPr="009C6982">
              <w:t>Lennard-Jones repulsion of Y295</w:t>
            </w:r>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Hydrogen bonding energy of Y295</w:t>
            </w:r>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Packing with pNPG around E353</w:t>
            </w:r>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r w:rsidRPr="009C6982">
              <w:t>Lennard-Jones repulsion around E353</w:t>
            </w:r>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lastRenderedPageBreak/>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Packing around E353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Packing around E164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Packing around Y295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r w:rsidRPr="009C6982">
              <w:t>Lennard-Jones repulsion of E164</w:t>
            </w:r>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64BB090C"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w:t>
      </w:r>
      <w:r>
        <w:lastRenderedPageBreak/>
        <w:t xml:space="preserve">normalized weight (columns 1-3). Column 4 provides a description of each feature, and columns 5 and 6 show the range of observed values in the training dataset. The full feature table is available in </w:t>
      </w:r>
      <w:del w:id="101" w:author="Alex" w:date="2015-11-24T14:48:00Z">
        <w:r w:rsidDel="00C5617D">
          <w:delText>Supplemental Table</w:delText>
        </w:r>
      </w:del>
      <w:ins w:id="102" w:author="Alex" w:date="2015-11-24T14:48:00Z">
        <w:r w:rsidR="00C5617D">
          <w:t>S4</w:t>
        </w:r>
      </w:ins>
      <w:del w:id="103" w:author="Alex" w:date="2015-11-24T14:48:00Z">
        <w:r w:rsidDel="00C5617D">
          <w:delText xml:space="preserve"> 2</w:delText>
        </w:r>
      </w:del>
      <w:r>
        <w:t xml:space="preserve">. </w:t>
      </w:r>
      <w:r w:rsidRPr="005C44A4">
        <w:rPr>
          <w:i/>
        </w:rPr>
        <w:t>ns=feature not selected by the algorithm</w:t>
      </w:r>
    </w:p>
    <w:p w14:paraId="350AE4C3" w14:textId="77777777" w:rsidR="00156477" w:rsidRDefault="00156477" w:rsidP="000119AD">
      <w:pPr>
        <w:spacing w:line="480" w:lineRule="auto"/>
      </w:pPr>
    </w:p>
    <w:p w14:paraId="285AF232" w14:textId="7D4F55BC"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301B98">
        <w:instrText xml:space="preserve"> ADDIN EN.CITE &lt;EndNote&gt;&lt;Cite&gt;&lt;Author&gt;Fersht&lt;/Author&gt;&lt;Year&gt;1999&lt;/Year&gt;&lt;RecNum&gt;869&lt;/RecNum&gt;&lt;DisplayText&gt;(20)&lt;/DisplayText&gt;&lt;record&gt;&lt;rec-number&gt;869&lt;/rec-number&gt;&lt;foreign-keys&gt;&lt;key app="EN" db-id="0250psdaz5va5iepzebvtazjrrese29v05zv" timestamp="1448665087"&gt;869&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r w:rsidR="00A64618">
        <w:t>K</w:t>
      </w:r>
      <w:r w:rsidR="00A64618" w:rsidRPr="007F2E8B">
        <w:rPr>
          <w:vertAlign w:val="subscript"/>
        </w:rPr>
        <w:t>d</w:t>
      </w:r>
      <w:r w:rsidR="003A31D2">
        <w:t>). Furthermore</w:t>
      </w:r>
      <w:r w:rsidR="005439F6">
        <w:t>,</w:t>
      </w:r>
      <w:r w:rsidR="003A31D2">
        <w:t xml:space="preserve"> the relationship between K</w:t>
      </w:r>
      <w:r w:rsidR="003A31D2" w:rsidRPr="007F2E8B">
        <w:rPr>
          <w:vertAlign w:val="subscript"/>
        </w:rPr>
        <w:t>M</w:t>
      </w:r>
      <w:r w:rsidR="003A31D2">
        <w:t xml:space="preserve"> and K</w:t>
      </w:r>
      <w:r w:rsidR="003A31D2" w:rsidRPr="007F2E8B">
        <w:rPr>
          <w:vertAlign w:val="subscript"/>
        </w:rPr>
        <w:t>d</w:t>
      </w:r>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r w:rsidR="003A31D2" w:rsidRPr="007F2E8B">
        <w:t>K</w:t>
      </w:r>
      <w:r w:rsidR="003A31D2">
        <w:rPr>
          <w:vertAlign w:val="subscript"/>
        </w:rPr>
        <w:t>d</w:t>
      </w:r>
      <w:r w:rsidR="003A31D2" w:rsidRPr="007F2E8B">
        <w:t>,</w:t>
      </w:r>
      <w:r w:rsidR="007200BF">
        <w:t xml:space="preserve"> and structural packing in BglB.</w:t>
      </w:r>
      <w:r w:rsidR="000E5CDA">
        <w:t xml:space="preserve"> </w:t>
      </w:r>
    </w:p>
    <w:p w14:paraId="440A2B73" w14:textId="4BC69B3D" w:rsidR="00DF34E5" w:rsidRDefault="00DF34E5" w:rsidP="000119AD">
      <w:pPr>
        <w:spacing w:line="480" w:lineRule="auto"/>
      </w:pPr>
      <w:r>
        <w:lastRenderedPageBreak/>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41704D">
        <w:t xml:space="preserve"> </w:t>
      </w:r>
      <w:r w:rsidR="00F817CF">
        <w:fldChar w:fldCharType="begin"/>
      </w:r>
      <w:r w:rsidR="00301B98">
        <w:instrText xml:space="preserve"> ADDIN EN.CITE &lt;EndNote&gt;&lt;Cite&gt;&lt;Author&gt;McCarter&lt;/Author&gt;&lt;Year&gt;1994&lt;/Year&gt;&lt;RecNum&gt;871&lt;/RecNum&gt;&lt;DisplayText&gt;(22)&lt;/DisplayText&gt;&lt;record&gt;&lt;rec-number&gt;871&lt;/rec-number&gt;&lt;foreign-keys&gt;&lt;key app="EN" db-id="0250psdaz5va5iepzebvtazjrrese29v05zv" timestamp="1448665087"&gt;871&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4E9C18C" w:rsidR="00DF34E5" w:rsidRDefault="00DF34E5" w:rsidP="000119AD">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301B98">
        <w:instrText xml:space="preserve"> ADDIN EN.CITE &lt;EndNote&gt;&lt;Cite&gt;&lt;Author&gt;Mesecar&lt;/Author&gt;&lt;Year&gt;1997&lt;/Year&gt;&lt;RecNum&gt;872&lt;/RecNum&gt;&lt;DisplayText&gt;(23)&lt;/DisplayText&gt;&lt;record&gt;&lt;rec-number&gt;872&lt;/rec-number&gt;&lt;foreign-keys&gt;&lt;key app="EN" db-id="0250psdaz5va5iepzebvtazjrrese29v05zv" timestamp="1448665087"&gt;872&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lt;/abbr-1&gt;&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 xml:space="preserve">This is consistent with the hydrogen </w:t>
      </w:r>
      <w:r w:rsidR="003F0B2D">
        <w:lastRenderedPageBreak/>
        <w:t>bonding energy being selected by machine learning as a feature of primary importance for catalytic efficiency</w:t>
      </w:r>
      <w:r w:rsidR="00152501">
        <w:t>.</w:t>
      </w:r>
    </w:p>
    <w:p w14:paraId="6F919B91" w14:textId="372A1B7C"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104" w:author="Alex" w:date="2015-11-24T14:48:00Z">
        <w:r w:rsidR="00DF34E5" w:rsidDel="00E7199B">
          <w:delText xml:space="preserve">Supplemental </w:delText>
        </w:r>
        <w:r w:rsidR="00342F97" w:rsidDel="00E7199B">
          <w:delText>Figure 3</w:delText>
        </w:r>
      </w:del>
      <w:ins w:id="105" w:author="Alex" w:date="2015-11-24T14:48:00Z">
        <w:r w:rsidR="00E7199B">
          <w:t>S6</w:t>
        </w:r>
      </w:ins>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0A23AD6F"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301B98">
        <w:instrText xml:space="preserve"> ADDIN EN.CITE &lt;EndNote&gt;&lt;Cite&gt;&lt;Author&gt;Khare&lt;/Author&gt;&lt;Year&gt;2012&lt;/Year&gt;&lt;RecNum&gt;855&lt;/RecNum&gt;&lt;DisplayText&gt;(6)&lt;/DisplayText&gt;&lt;record&gt;&lt;rec-number&gt;855&lt;/rec-number&gt;&lt;foreign-keys&gt;&lt;key app="EN" db-id="0250psdaz5va5iepzebvtazjrrese29v05zv" timestamp="1448665087"&gt;855&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abbr-1&gt;Nature chemical biology&lt;/abbr-1&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w:t>
      </w:r>
      <w:r w:rsidR="00C50367">
        <w:lastRenderedPageBreak/>
        <w:t xml:space="preserve">parameters over a large dynamic range. </w:t>
      </w:r>
      <w:r>
        <w:t xml:space="preserve">Here, we construct the first such dataset and report statistically significant evaluation of our ability to predict the functional effects of enzyme mutations. </w:t>
      </w:r>
    </w:p>
    <w:p w14:paraId="73D9C5BD" w14:textId="35FBA66C"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018E2544" w:rsidR="00B456CE" w:rsidRDefault="00DF34E5" w:rsidP="000119A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ins w:id="106" w:author="Justin Siegel" w:date="2015-11-27T14:46:00Z">
        <w:r w:rsidR="00FC1261">
          <w:t xml:space="preserve">redesigned </w:t>
        </w:r>
      </w:ins>
      <w:r>
        <w:t>enzyme</w:t>
      </w:r>
      <w:ins w:id="107" w:author="Justin Siegel" w:date="2015-11-27T14:46:00Z">
        <w:r w:rsidR="00FC1261">
          <w:t>-ligand interfaces</w:t>
        </w:r>
      </w:ins>
      <w:del w:id="108" w:author="Justin Siegel" w:date="2015-11-27T14:46:00Z">
        <w:r w:rsidDel="00FC1261">
          <w:delText xml:space="preserve"> designs</w:delText>
        </w:r>
      </w:del>
      <w:r>
        <w:t xml:space="preserve">.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t>
      </w:r>
      <w:r w:rsidR="00354D86">
        <w:lastRenderedPageBreak/>
        <w:t xml:space="preserve">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5C07D85E"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301B98">
        <w:instrText xml:space="preserve"> ADDIN EN.CITE &lt;EndNote&gt;&lt;Cite&gt;&lt;Author&gt;Stiffler&lt;/Author&gt;&lt;Year&gt;2015&lt;/Year&gt;&lt;RecNum&gt;863&lt;/RecNum&gt;&lt;DisplayText&gt;(14)&lt;/DisplayText&gt;&lt;record&gt;&lt;rec-number&gt;863&lt;/rec-number&gt;&lt;foreign-keys&gt;&lt;key app="EN" db-id="0250psdaz5va5iepzebvtazjrrese29v05zv" timestamp="1448665087"&gt;863&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abbr-1&gt;Cell&lt;/abbr-1&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1221D5A9" w:rsidR="00DF34E5" w:rsidRDefault="003E150D" w:rsidP="000119AD">
      <w:pPr>
        <w:spacing w:line="480" w:lineRule="auto"/>
        <w:ind w:firstLine="720"/>
      </w:pPr>
      <w:r>
        <w:lastRenderedPageBreak/>
        <w:t xml:space="preserve">This work </w:t>
      </w:r>
      <w:del w:id="109" w:author="Justin Siegel" w:date="2015-11-27T14:48:00Z">
        <w:r w:rsidR="007329C8" w:rsidDel="00371E25">
          <w:delText>shows</w:delText>
        </w:r>
        <w:r w:rsidR="00354D86" w:rsidDel="00371E25">
          <w:delText xml:space="preserve"> </w:delText>
        </w:r>
      </w:del>
      <w:ins w:id="110" w:author="Justin Siegel" w:date="2015-11-27T14:48:00Z">
        <w:r w:rsidR="00371E25">
          <w:t xml:space="preserve">demonstrates </w:t>
        </w:r>
      </w:ins>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lastRenderedPageBreak/>
        <w:t>Molecular modeling for mutant selection</w:t>
      </w:r>
    </w:p>
    <w:p w14:paraId="11339A64" w14:textId="20647A5C" w:rsidR="00DF34E5" w:rsidRDefault="00DF34E5" w:rsidP="000119AD">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glucopyranos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w:t>
      </w:r>
      <w:ins w:id="111" w:author="Justin Siegel" w:date="2015-11-27T14:50:00Z">
        <w:r w:rsidR="00371E25">
          <w:t>,</w:t>
        </w:r>
      </w:ins>
      <w:r>
        <w:t xml:space="preserve"> and </w:t>
      </w:r>
      <w:del w:id="112" w:author="Justin Siegel" w:date="2015-11-27T14:50:00Z">
        <w:r w:rsidDel="00371E25">
          <w:delText xml:space="preserve">scored and those </w:delText>
        </w:r>
      </w:del>
      <w:ins w:id="113" w:author="Justin Siegel" w:date="2015-11-27T14:50:00Z">
        <w:r w:rsidR="00371E25">
          <w:t>a subset were chosen by students learning about molecular modeling</w:t>
        </w:r>
      </w:ins>
      <w:ins w:id="114" w:author="Justin Siegel" w:date="2015-11-27T14:51:00Z">
        <w:r w:rsidR="00371E25">
          <w:t xml:space="preserve">.  Generally the designs had </w:t>
        </w:r>
      </w:ins>
      <w:del w:id="115" w:author="Justin Siegel" w:date="2015-11-27T14:51:00Z">
        <w:r w:rsidDel="00371E25">
          <w:delText xml:space="preserve">with reasonable </w:delText>
        </w:r>
      </w:del>
      <w:r>
        <w:t xml:space="preserve">energies </w:t>
      </w:r>
      <w:del w:id="116" w:author="Justin Siegel" w:date="2015-11-27T14:51:00Z">
        <w:r w:rsidDel="00371E25">
          <w:delText>(less</w:delText>
        </w:r>
      </w:del>
      <w:ins w:id="117" w:author="Justin Siegel" w:date="2015-11-27T14:51:00Z">
        <w:r w:rsidR="00371E25">
          <w:t>no more</w:t>
        </w:r>
      </w:ins>
      <w:r>
        <w:t xml:space="preserve"> than 5 Rosetta energy units higher than the native structure</w:t>
      </w:r>
      <w:ins w:id="118" w:author="Justin Siegel" w:date="2015-11-27T14:51:00Z">
        <w:r w:rsidR="00371E25">
          <w:t>.</w:t>
        </w:r>
      </w:ins>
      <w:del w:id="119" w:author="Justin Siegel" w:date="2015-11-27T14:51:00Z">
        <w:r w:rsidDel="00371E25">
          <w:delText>)</w:delText>
        </w:r>
      </w:del>
      <w:del w:id="120" w:author="Justin Siegel" w:date="2015-11-27T14:50:00Z">
        <w:r w:rsidDel="00371E25">
          <w:delText xml:space="preserve"> were chosen</w:delText>
        </w:r>
      </w:del>
      <w:del w:id="121" w:author="Justin Siegel" w:date="2015-11-27T14:51:00Z">
        <w:r w:rsidDel="00371E25">
          <w:delText>.</w:delText>
        </w:r>
      </w:del>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0631851D" w:rsidR="00DF34E5" w:rsidRDefault="00DF34E5" w:rsidP="000119AD">
      <w:pPr>
        <w:spacing w:line="480" w:lineRule="auto"/>
      </w:pPr>
      <w:r>
        <w:t xml:space="preserve">The BglB gene was codon-optimized for </w:t>
      </w:r>
      <w:r w:rsidRPr="00371E25">
        <w:rPr>
          <w:i/>
          <w:rPrChange w:id="122" w:author="Justin Siegel" w:date="2015-11-27T14:52:00Z">
            <w:rPr/>
          </w:rPrChange>
        </w:rPr>
        <w:t>E. coli</w:t>
      </w:r>
      <w:r>
        <w:t>, synthesized as a DNA String by Life Technologies, and cloned into a pET29b+ vector using Gibson assembly.</w:t>
      </w:r>
      <w:r w:rsidR="0041704D">
        <w:t xml:space="preserve"> </w:t>
      </w:r>
      <w:r w:rsidR="00291C66">
        <w:fldChar w:fldCharType="begin"/>
      </w:r>
      <w:r w:rsidR="00301B98">
        <w:instrText xml:space="preserve"> ADDIN EN.CITE &lt;EndNote&gt;&lt;Cite&gt;&lt;Author&gt;Gibson&lt;/Author&gt;&lt;Year&gt;2009&lt;/Year&gt;&lt;RecNum&gt;874&lt;/RecNum&gt;&lt;DisplayText&gt;(25)&lt;/DisplayText&gt;&lt;record&gt;&lt;rec-number&gt;874&lt;/rec-number&gt;&lt;foreign-keys&gt;&lt;key app="EN" db-id="0250psdaz5va5iepzebvtazjrrese29v05zv" timestamp="1448665087"&gt;87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 Methods&lt;/full-title&gt;&lt;abbr-1&gt;Nature methods&lt;/abbr-1&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ins w:id="123" w:author="Justin Siegel" w:date="2015-11-27T14:53:00Z">
        <w:r w:rsidR="00371E25">
          <w:t xml:space="preserve">  More details are provided in S8.</w:t>
        </w:r>
      </w:ins>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 xml:space="preserve">The activity of the computationally designed enzyme variants was measured by monitoring the production of 4-nitrophenol. Mutant proteins ranging in </w:t>
      </w:r>
      <w:r>
        <w:lastRenderedPageBreak/>
        <w:t xml:space="preserve">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153B3F21" w14:textId="7BB9683C" w:rsidR="006D3C37" w:rsidRDefault="00DF34E5" w:rsidP="006D3C37">
      <w:pPr>
        <w:jc w:val="both"/>
        <w:rPr>
          <w:ins w:id="124" w:author="ilias tagkopoulos" w:date="2015-12-06T16:07:00Z"/>
          <w:rFonts w:ascii="Times New Roman" w:hAnsi="Times New Roman" w:cs="Times New Roman"/>
        </w:rPr>
      </w:pPr>
      <w:r>
        <w:t xml:space="preserve">One hundred molecular models of each mutant enzyme were </w:t>
      </w:r>
      <w:del w:id="125" w:author="Justin Siegel" w:date="2015-11-27T14:53:00Z">
        <w:r w:rsidDel="00371E25">
          <w:delText xml:space="preserve">made </w:delText>
        </w:r>
      </w:del>
      <w:ins w:id="126" w:author="Justin Siegel" w:date="2015-11-27T14:53:00Z">
        <w:r w:rsidR="00371E25">
          <w:t xml:space="preserve">generated </w:t>
        </w:r>
      </w:ins>
      <w:r>
        <w:t xml:space="preserve">using the Rosetta Molecular Modeling Suite by Monte Carlo optimization of total system energy and the lowest 10 selected for feature generation. Elastic net regularization was used to select the most informative features. </w:t>
      </w:r>
      <w:del w:id="127" w:author="ilias tagkopoulos" w:date="2015-12-06T16:07:00Z">
        <w:r w:rsidDel="00033429">
          <w:delText>To evaluate the prediction performance of the method</w:delText>
        </w:r>
      </w:del>
      <w:ins w:id="128" w:author="ilias tagkopoulos" w:date="2015-12-06T16:07:00Z">
        <w:r w:rsidR="00033429">
          <w:t xml:space="preserve">We assessed the prediction performance of the method with both </w:t>
        </w:r>
      </w:ins>
      <w:ins w:id="129" w:author="ilias tagkopoulos" w:date="2015-12-06T16:06:00Z">
        <w:r w:rsidR="006D3C37">
          <w:t xml:space="preserve">10-fold cross-validation (CV) and </w:t>
        </w:r>
      </w:ins>
      <w:ins w:id="130" w:author="ilias tagkopoulos" w:date="2015-12-06T16:07:00Z">
        <w:r w:rsidR="006D3C37">
          <w:t xml:space="preserve">bootstrapping. </w:t>
        </w:r>
        <w:r w:rsidR="00033429">
          <w:t xml:space="preserve">First </w:t>
        </w:r>
        <w:r w:rsidR="006D3C37">
          <w:rPr>
            <w:rFonts w:ascii="Times New Roman" w:hAnsi="Times New Roman" w:cs="Times New Roman"/>
          </w:rPr>
          <w:t>we performed 10-fold cross-validation (CV) and evaluated the predicted performance on the left-out samples (generalization error) at each of the 10 runs. Then we repeated this procedure (i.e. the 10-fold CV) for 1,000 times to randomize the sample distribution among the folds</w:t>
        </w:r>
      </w:ins>
      <w:ins w:id="131" w:author="ilias tagkopoulos" w:date="2015-12-06T16:08:00Z">
        <w:r w:rsidR="00033429">
          <w:rPr>
            <w:rFonts w:ascii="Times New Roman" w:hAnsi="Times New Roman" w:cs="Times New Roman"/>
          </w:rPr>
          <w:t xml:space="preserve"> (Fig. 4)</w:t>
        </w:r>
      </w:ins>
      <w:ins w:id="132" w:author="ilias tagkopoulos" w:date="2015-12-06T16:07:00Z">
        <w:r w:rsidR="006D3C37">
          <w:rPr>
            <w:rFonts w:ascii="Times New Roman" w:hAnsi="Times New Roman" w:cs="Times New Roman"/>
          </w:rPr>
          <w:t xml:space="preserve">. That way, we reduce additionally (to just 10-fold CV) the effect of any bias for evaluating left-out prediction performance. </w:t>
        </w:r>
      </w:ins>
      <w:ins w:id="133" w:author="ilias tagkopoulos" w:date="2015-12-06T16:08:00Z">
        <w:r w:rsidR="00033429">
          <w:rPr>
            <w:rFonts w:ascii="Times New Roman" w:hAnsi="Times New Roman" w:cs="Times New Roman"/>
          </w:rPr>
          <w:t>Additionally, we performed bootstra</w:t>
        </w:r>
      </w:ins>
      <w:ins w:id="134" w:author="ilias tagkopoulos" w:date="2015-12-06T16:09:00Z">
        <w:r w:rsidR="00033429">
          <w:rPr>
            <w:rFonts w:ascii="Times New Roman" w:hAnsi="Times New Roman" w:cs="Times New Roman"/>
          </w:rPr>
          <w:t>p</w:t>
        </w:r>
      </w:ins>
      <w:ins w:id="135" w:author="ilias tagkopoulos" w:date="2015-12-06T16:08:00Z">
        <w:r w:rsidR="00033429">
          <w:rPr>
            <w:rFonts w:ascii="Times New Roman" w:hAnsi="Times New Roman" w:cs="Times New Roman"/>
          </w:rPr>
          <w:t>ping by</w:t>
        </w:r>
        <w:r w:rsidR="00033429">
          <w:rPr>
            <w:rFonts w:ascii="Times New Roman" w:hAnsi="Times New Roman" w:cs="Times New Roman"/>
          </w:rPr>
          <w:t xml:space="preserve"> consider </w:t>
        </w:r>
        <w:r w:rsidR="00033429" w:rsidRPr="002F32EA">
          <w:rPr>
            <w:rFonts w:ascii="Times New Roman" w:hAnsi="Times New Roman" w:cs="Times New Roman"/>
          </w:rPr>
          <w:t>set</w:t>
        </w:r>
        <w:r w:rsidR="00033429">
          <w:rPr>
            <w:rFonts w:ascii="Times New Roman" w:hAnsi="Times New Roman" w:cs="Times New Roman"/>
          </w:rPr>
          <w:t>s</w:t>
        </w:r>
        <w:r w:rsidR="00033429" w:rsidRPr="002F32EA">
          <w:rPr>
            <w:rFonts w:ascii="Times New Roman" w:hAnsi="Times New Roman" w:cs="Times New Roman"/>
          </w:rPr>
          <w:t xml:space="preserve"> of size 2n, where n is</w:t>
        </w:r>
        <w:r w:rsidR="00033429">
          <w:rPr>
            <w:rFonts w:ascii="Times New Roman" w:hAnsi="Times New Roman" w:cs="Times New Roman"/>
          </w:rPr>
          <w:t xml:space="preserve"> the number of samples in the whole dataset</w:t>
        </w:r>
        <w:r w:rsidR="00033429" w:rsidRPr="002F32EA">
          <w:rPr>
            <w:rFonts w:ascii="Times New Roman" w:hAnsi="Times New Roman" w:cs="Times New Roman"/>
          </w:rPr>
          <w:t xml:space="preserve"> (90, 80 and 80 samples for </w:t>
        </w:r>
        <w:r w:rsidR="00033429" w:rsidRPr="002F32EA">
          <w:rPr>
            <w:rFonts w:ascii="Times New Roman" w:hAnsi="Times New Roman" w:cs="Times New Roman"/>
            <w:i/>
          </w:rPr>
          <w:t>k</w:t>
        </w:r>
        <w:r w:rsidR="00033429" w:rsidRPr="002F32EA">
          <w:rPr>
            <w:rFonts w:ascii="Times New Roman" w:hAnsi="Times New Roman" w:cs="Times New Roman"/>
            <w:vertAlign w:val="subscript"/>
          </w:rPr>
          <w:t>cat</w:t>
        </w:r>
        <w:r w:rsidR="00033429" w:rsidRPr="002F32EA">
          <w:rPr>
            <w:rFonts w:ascii="Times New Roman" w:hAnsi="Times New Roman" w:cs="Times New Roman"/>
          </w:rPr>
          <w:t>/K</w:t>
        </w:r>
        <w:r w:rsidR="00033429" w:rsidRPr="002F32EA">
          <w:rPr>
            <w:rFonts w:ascii="Times New Roman" w:hAnsi="Times New Roman" w:cs="Times New Roman"/>
            <w:vertAlign w:val="subscript"/>
          </w:rPr>
          <w:t>M</w:t>
        </w:r>
        <w:r w:rsidR="00033429" w:rsidRPr="002F32EA">
          <w:rPr>
            <w:rFonts w:ascii="Times New Roman" w:hAnsi="Times New Roman" w:cs="Times New Roman"/>
          </w:rPr>
          <w:t xml:space="preserve">, </w:t>
        </w:r>
        <w:r w:rsidR="00033429" w:rsidRPr="002F32EA">
          <w:rPr>
            <w:rFonts w:ascii="Times New Roman" w:hAnsi="Times New Roman" w:cs="Times New Roman"/>
            <w:i/>
          </w:rPr>
          <w:t>k</w:t>
        </w:r>
        <w:r w:rsidR="00033429" w:rsidRPr="002F32EA">
          <w:rPr>
            <w:rFonts w:ascii="Times New Roman" w:hAnsi="Times New Roman" w:cs="Times New Roman"/>
            <w:vertAlign w:val="subscript"/>
          </w:rPr>
          <w:t>cat</w:t>
        </w:r>
        <w:r w:rsidR="00033429" w:rsidRPr="002F32EA">
          <w:rPr>
            <w:rFonts w:ascii="Times New Roman" w:hAnsi="Times New Roman" w:cs="Times New Roman"/>
          </w:rPr>
          <w:t>, and K</w:t>
        </w:r>
        <w:r w:rsidR="00033429" w:rsidRPr="002F32EA">
          <w:rPr>
            <w:rFonts w:ascii="Times New Roman" w:hAnsi="Times New Roman" w:cs="Times New Roman"/>
            <w:vertAlign w:val="subscript"/>
          </w:rPr>
          <w:t>M</w:t>
        </w:r>
        <w:r w:rsidR="00033429" w:rsidRPr="002F32EA">
          <w:rPr>
            <w:rFonts w:ascii="Times New Roman" w:hAnsi="Times New Roman" w:cs="Times New Roman"/>
          </w:rPr>
          <w:t>, respectively).</w:t>
        </w:r>
        <w:r w:rsidR="00033429">
          <w:rPr>
            <w:rFonts w:ascii="Times New Roman" w:hAnsi="Times New Roman" w:cs="Times New Roman"/>
          </w:rPr>
          <w:t xml:space="preserve"> </w:t>
        </w:r>
      </w:ins>
      <w:ins w:id="136" w:author="ilias tagkopoulos" w:date="2015-12-06T16:09:00Z">
        <w:r w:rsidR="00033429">
          <w:rPr>
            <w:rFonts w:ascii="Times New Roman" w:hAnsi="Times New Roman" w:cs="Times New Roman"/>
          </w:rPr>
          <w:t>This</w:t>
        </w:r>
      </w:ins>
      <w:ins w:id="137" w:author="ilias tagkopoulos" w:date="2015-12-06T16:08:00Z">
        <w:r w:rsidR="00033429">
          <w:rPr>
            <w:rFonts w:ascii="Times New Roman" w:hAnsi="Times New Roman" w:cs="Times New Roman"/>
          </w:rPr>
          <w:t xml:space="preserve"> setting</w:t>
        </w:r>
        <w:r w:rsidR="00033429">
          <w:rPr>
            <w:rFonts w:ascii="Times New Roman" w:hAnsi="Times New Roman" w:cs="Times New Roman"/>
          </w:rPr>
          <w:t xml:space="preserve"> achieves an average coverage of 86.7% of the original data set in any given bootstrapping sample. The left-out samples were then predicted by an elastic net model training on the bootstrapping set. We repeated this procedure 1,000 times and then we averaged the prediction performance of the left-out samples over all runs. As shown in Fig. S9, the bootstrapping performance is similar to that of 10-fold CV that is depicted to Fig. 4 (slight variations due to smaller training/testing ratio).</w:t>
        </w:r>
      </w:ins>
    </w:p>
    <w:p w14:paraId="12E0B0F3" w14:textId="77777777" w:rsidR="00033429" w:rsidRDefault="00DF34E5" w:rsidP="000119AD">
      <w:pPr>
        <w:spacing w:line="480" w:lineRule="auto"/>
        <w:rPr>
          <w:ins w:id="138" w:author="ilias tagkopoulos" w:date="2015-12-06T16:09:00Z"/>
        </w:rPr>
      </w:pPr>
      <w:del w:id="139" w:author="ilias tagkopoulos" w:date="2015-12-06T16:06:00Z">
        <w:r w:rsidDel="006D3C37">
          <w:delText xml:space="preserve">, stratified 10-fold cross-validation together with bootstrap aggregating (bagging) was used. Bagging was used to improve the stability and robustness of the predictor and entail in training 1,000 elastic net models with randomly drawn but stratified 10-fold cross-validation samples. </w:delText>
        </w:r>
      </w:del>
    </w:p>
    <w:p w14:paraId="354ADBDB" w14:textId="50F10429" w:rsidR="00DF34E5" w:rsidRDefault="00DF34E5" w:rsidP="000119AD">
      <w:pPr>
        <w:spacing w:line="480" w:lineRule="auto"/>
      </w:pPr>
      <w:bookmarkStart w:id="140" w:name="_GoBack"/>
      <w:bookmarkEnd w:id="140"/>
      <w:r>
        <w:lastRenderedPageBreak/>
        <w:t xml:space="preserve">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1AF07F38" w:rsidR="00DF34E5" w:rsidRDefault="00DF34E5" w:rsidP="000119AD">
      <w:pPr>
        <w:spacing w:line="480" w:lineRule="auto"/>
        <w:rPr>
          <w:ins w:id="141" w:author="Alex" w:date="2015-11-24T14:49:00Z"/>
          <w:b/>
        </w:rPr>
      </w:pPr>
      <w:del w:id="142" w:author="Alex" w:date="2015-11-24T14:45:00Z">
        <w:r w:rsidRPr="00721840" w:rsidDel="00DB0287">
          <w:rPr>
            <w:b/>
          </w:rPr>
          <w:delText xml:space="preserve">ASSOCIATED CONTENT </w:delText>
        </w:r>
      </w:del>
      <w:ins w:id="143" w:author="Alex" w:date="2015-11-24T14:45:00Z">
        <w:r w:rsidR="00DB0287">
          <w:rPr>
            <w:b/>
          </w:rPr>
          <w:t xml:space="preserve">SUPPORTING INFORMATION </w:t>
        </w:r>
      </w:ins>
    </w:p>
    <w:p w14:paraId="6E391CB8" w14:textId="77777777" w:rsidR="00745696" w:rsidRPr="00721840" w:rsidRDefault="00745696" w:rsidP="000119AD">
      <w:pPr>
        <w:spacing w:line="480" w:lineRule="auto"/>
        <w:rPr>
          <w:b/>
        </w:rPr>
      </w:pPr>
    </w:p>
    <w:p w14:paraId="3919B4D9" w14:textId="350B6117" w:rsidR="00AE71AE" w:rsidRPr="00721840" w:rsidDel="00DB0287" w:rsidRDefault="00DF34E5" w:rsidP="000119AD">
      <w:pPr>
        <w:spacing w:line="480" w:lineRule="auto"/>
        <w:rPr>
          <w:del w:id="144" w:author="Alex" w:date="2015-11-24T14:45:00Z"/>
          <w:b/>
        </w:rPr>
      </w:pPr>
      <w:del w:id="145" w:author="Alex" w:date="2015-11-24T14:45:00Z">
        <w:r w:rsidRPr="00721840" w:rsidDel="00DB0287">
          <w:rPr>
            <w:b/>
          </w:rPr>
          <w:delText>Supporting Information</w:delText>
        </w:r>
      </w:del>
    </w:p>
    <w:p w14:paraId="734433FF" w14:textId="383827D2" w:rsidR="008D6014" w:rsidRPr="008D6014" w:rsidRDefault="00DF34E5" w:rsidP="000119AD">
      <w:pPr>
        <w:spacing w:line="480" w:lineRule="auto"/>
        <w:rPr>
          <w:ins w:id="146" w:author="Alex" w:date="2015-11-24T14:35:00Z"/>
          <w:rPrChange w:id="147" w:author="Alex" w:date="2015-11-24T14:36:00Z">
            <w:rPr>
              <w:ins w:id="148" w:author="Alex" w:date="2015-11-24T14:35:00Z"/>
              <w:b/>
            </w:rPr>
          </w:rPrChange>
        </w:rPr>
      </w:pPr>
      <w:del w:id="149" w:author="Alex" w:date="2015-11-24T14:45:00Z">
        <w:r w:rsidDel="00DB0287">
          <w:delText>A full list of mutations selected, the distribution of yields for all 10</w:delText>
        </w:r>
      </w:del>
      <w:del w:id="150" w:author="Alex" w:date="2015-11-24T11:44:00Z">
        <w:r w:rsidDel="007C1B1A">
          <w:delText>4</w:delText>
        </w:r>
      </w:del>
      <w:del w:id="151"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ins w:id="152" w:author="Alex" w:date="2015-11-24T14:36:00Z">
        <w:r w:rsidR="008D6014" w:rsidRPr="001E61A8">
          <w:rPr>
            <w:b/>
          </w:rPr>
          <w:t>S</w:t>
        </w:r>
        <w:r w:rsidR="008D6014">
          <w:rPr>
            <w:b/>
          </w:rPr>
          <w:t xml:space="preserve">1 </w:t>
        </w:r>
        <w:r w:rsidR="008D6014" w:rsidRPr="001E61A8">
          <w:rPr>
            <w:b/>
          </w:rPr>
          <w:t>Table</w:t>
        </w:r>
        <w:r w:rsidR="008D6014">
          <w:rPr>
            <w:b/>
          </w:rPr>
          <w:t>.</w:t>
        </w:r>
        <w:r w:rsidR="008D6014" w:rsidRPr="001E61A8">
          <w:rPr>
            <w:b/>
          </w:rPr>
          <w:t xml:space="preserve"> </w:t>
        </w:r>
        <w:r w:rsidR="008D6014">
          <w:rPr>
            <w:b/>
          </w:rPr>
          <w:t>Kinetic constants for</w:t>
        </w:r>
        <w:r w:rsidR="008D6014" w:rsidRPr="001E61A8">
          <w:rPr>
            <w:b/>
          </w:rPr>
          <w:t xml:space="preserve"> 104 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 xml:space="preserve">Included are columns (1) the mutation (2) protein yield as assessed by </w:t>
        </w:r>
        <w:del w:id="153" w:author="Justin Siegel" w:date="2015-11-27T14:00:00Z">
          <w:r w:rsidR="008D6014" w:rsidDel="0019240C">
            <w:delText xml:space="preserve">ratio of </w:delText>
          </w:r>
        </w:del>
        <w:r w:rsidR="008D6014">
          <w:t>ab</w:t>
        </w:r>
      </w:ins>
      <w:ins w:id="154" w:author="Alex" w:date="2015-11-24T16:06:00Z">
        <w:r w:rsidR="008A3DB5">
          <w:t>s</w:t>
        </w:r>
      </w:ins>
      <w:ins w:id="155" w:author="Alex" w:date="2015-11-24T14:36:00Z">
        <w:r w:rsidR="008D6014">
          <w:t xml:space="preserve">orbance at </w:t>
        </w:r>
        <w:del w:id="156" w:author="Justin Siegel" w:date="2015-11-27T14:00:00Z">
          <w:r w:rsidR="008D6014" w:rsidDel="0019240C">
            <w:delText xml:space="preserve">260 and </w:delText>
          </w:r>
        </w:del>
        <w:r w:rsidR="008D6014">
          <w:t xml:space="preserve">280 nm (3) protein </w:t>
        </w:r>
        <w:del w:id="157" w:author="Justin Siegel" w:date="2015-11-27T14:54:00Z">
          <w:r w:rsidR="008D6014" w:rsidDel="00371E25">
            <w:delText>yield</w:delText>
          </w:r>
        </w:del>
      </w:ins>
      <w:ins w:id="158" w:author="Justin Siegel" w:date="2015-11-27T14:54:00Z">
        <w:r w:rsidR="00371E25">
          <w:t>purity and presence</w:t>
        </w:r>
      </w:ins>
      <w:ins w:id="159" w:author="Alex" w:date="2015-11-24T14:36:00Z">
        <w:r w:rsidR="008D6014">
          <w:t xml:space="preserve"> as assessed by SDS-PAGE (4, 5, 6, 7) kinetic constants and nonlinear regression analysis for each of </w:t>
        </w:r>
        <w:r w:rsidR="008D6014" w:rsidRPr="00C07CB7">
          <w:rPr>
            <w:i/>
          </w:rPr>
          <w:t>k</w:t>
        </w:r>
        <w:r w:rsidR="008D6014" w:rsidRPr="00C07CB7">
          <w:rPr>
            <w:vertAlign w:val="subscript"/>
          </w:rPr>
          <w:t>cat</w:t>
        </w:r>
        <w:r w:rsidR="008D6014">
          <w:t>, K</w:t>
        </w:r>
        <w:r w:rsidR="008D6014" w:rsidRPr="00C07CB7">
          <w:rPr>
            <w:vertAlign w:val="subscript"/>
          </w:rPr>
          <w:t>M</w:t>
        </w:r>
        <w:r w:rsidR="008D6014">
          <w:t>, K</w:t>
        </w:r>
        <w:r w:rsidR="008D6014" w:rsidRPr="003338E7">
          <w:rPr>
            <w:vertAlign w:val="subscript"/>
            <w:rPrChange w:id="160" w:author="Alex" w:date="2015-11-24T14:50:00Z">
              <w:rPr/>
            </w:rPrChange>
          </w:rPr>
          <w:t>I</w:t>
        </w:r>
        <w:r w:rsidR="008D6014">
          <w:t xml:space="preserve">, and </w:t>
        </w:r>
        <w:r w:rsidR="008D6014" w:rsidRPr="00111898">
          <w:rPr>
            <w:i/>
          </w:rPr>
          <w:t>k</w:t>
        </w:r>
        <w:r w:rsidR="008D6014" w:rsidRPr="00111898">
          <w:rPr>
            <w:vertAlign w:val="subscript"/>
          </w:rPr>
          <w:t>cat</w:t>
        </w:r>
        <w:r w:rsidR="008D6014">
          <w:t xml:space="preserve"> /K</w:t>
        </w:r>
        <w:r w:rsidR="008D6014" w:rsidRPr="00C07CB7">
          <w:rPr>
            <w:vertAlign w:val="subscript"/>
          </w:rPr>
          <w:t>M</w:t>
        </w:r>
        <w:r w:rsidR="008D6014">
          <w:t xml:space="preserve">. </w:t>
        </w:r>
      </w:ins>
    </w:p>
    <w:p w14:paraId="1A8BA2F1" w14:textId="77777777" w:rsidR="008D6014" w:rsidRDefault="008D6014" w:rsidP="000119AD">
      <w:pPr>
        <w:spacing w:line="480" w:lineRule="auto"/>
        <w:rPr>
          <w:ins w:id="161" w:author="Alex" w:date="2015-11-24T14:35:00Z"/>
          <w:b/>
        </w:rPr>
      </w:pPr>
    </w:p>
    <w:p w14:paraId="0E942B4E" w14:textId="13159DBB" w:rsidR="008D6014" w:rsidRDefault="008D6014" w:rsidP="000119AD">
      <w:pPr>
        <w:spacing w:line="480" w:lineRule="auto"/>
        <w:rPr>
          <w:ins w:id="162" w:author="Alex" w:date="2015-11-24T14:36:00Z"/>
        </w:rPr>
      </w:pPr>
      <w:ins w:id="163" w:author="Alex" w:date="2015-11-24T14:35:00Z">
        <w:r w:rsidRPr="001E61A8">
          <w:rPr>
            <w:b/>
          </w:rPr>
          <w:lastRenderedPageBreak/>
          <w:t>S</w:t>
        </w:r>
        <w:r>
          <w:rPr>
            <w:b/>
          </w:rPr>
          <w:t>2</w:t>
        </w:r>
        <w:r w:rsidRPr="001E61A8">
          <w:rPr>
            <w:b/>
          </w:rPr>
          <w:t xml:space="preserve"> Table. </w:t>
        </w:r>
        <w:r>
          <w:rPr>
            <w:b/>
          </w:rPr>
          <w:t xml:space="preserve">Correlations between individual structural features and each of </w:t>
        </w:r>
        <w:r w:rsidRPr="00C07CB7">
          <w:rPr>
            <w:b/>
            <w:i/>
          </w:rPr>
          <w:t>k</w:t>
        </w:r>
        <w:r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t xml:space="preserve">uctural feature, given by Rosetta short name. </w:t>
        </w:r>
        <w:commentRangeStart w:id="164"/>
        <w:r>
          <w:t>For explanation of each short name, see main text</w:t>
        </w:r>
      </w:ins>
      <w:commentRangeEnd w:id="164"/>
      <w:r w:rsidR="00371E25">
        <w:rPr>
          <w:rStyle w:val="CommentReference"/>
        </w:rPr>
        <w:commentReference w:id="164"/>
      </w:r>
      <w:ins w:id="165" w:author="Alex" w:date="2015-11-24T14:35:00Z">
        <w:r>
          <w:t>.</w:t>
        </w:r>
      </w:ins>
    </w:p>
    <w:p w14:paraId="7CDA36B7" w14:textId="77777777" w:rsidR="008D6014" w:rsidRDefault="008D6014" w:rsidP="000119AD">
      <w:pPr>
        <w:spacing w:line="480" w:lineRule="auto"/>
        <w:rPr>
          <w:ins w:id="166" w:author="Alex" w:date="2015-11-24T14:36:00Z"/>
        </w:rPr>
      </w:pPr>
    </w:p>
    <w:p w14:paraId="4AA3E356" w14:textId="77777777" w:rsidR="008D6014" w:rsidRPr="001E61A8" w:rsidRDefault="008D6014" w:rsidP="008D6014">
      <w:pPr>
        <w:spacing w:line="480" w:lineRule="auto"/>
        <w:rPr>
          <w:ins w:id="167" w:author="Alex" w:date="2015-11-24T14:36:00Z"/>
        </w:rPr>
      </w:pPr>
      <w:ins w:id="168" w:author="Alex" w:date="2015-11-24T14:36:00Z">
        <w:r w:rsidRPr="001E61A8">
          <w:rPr>
            <w:b/>
          </w:rPr>
          <w:t>S</w:t>
        </w:r>
        <w:r>
          <w:rPr>
            <w:b/>
          </w:rPr>
          <w:t>3 Fig</w:t>
        </w:r>
        <w:r w:rsidRPr="001E61A8">
          <w:rPr>
            <w:b/>
          </w:rPr>
          <w:t xml:space="preserve">: SDS-PAGE images for </w:t>
        </w:r>
        <w:r>
          <w:rPr>
            <w:b/>
          </w:rPr>
          <w:t>119</w:t>
        </w:r>
        <w:r w:rsidRPr="001E61A8">
          <w:rPr>
            <w:b/>
          </w:rPr>
          <w:t xml:space="preserve"> </w:t>
        </w:r>
        <w:r>
          <w:rPr>
            <w:b/>
          </w:rPr>
          <w:t>variants of BglB</w:t>
        </w:r>
        <w:r w:rsidRPr="001E61A8">
          <w:rPr>
            <w:b/>
          </w:rPr>
          <w:t>.</w:t>
        </w:r>
        <w:r w:rsidRPr="001E61A8">
          <w:t xml:space="preserve"> SDS-PAGE gels showing </w:t>
        </w:r>
        <w:r>
          <w:t xml:space="preserve">all proteins used in this study, including replicates of wild type assayed with each batch of mutants. Gels were stained overnight with Coomassie Blue. </w:t>
        </w:r>
        <w:r w:rsidRPr="001E61A8">
          <w:t>Protein ladder used was SeeBlue® Plus2 Pre-stained Protein Standard (Life Technologies)</w:t>
        </w:r>
        <w:r>
          <w:t xml:space="preserve">. Gels were imaged on a BioRad Gel Doc EZ system. </w:t>
        </w:r>
      </w:ins>
    </w:p>
    <w:p w14:paraId="0C55264C" w14:textId="77777777" w:rsidR="008D6014" w:rsidRDefault="008D6014" w:rsidP="000119AD">
      <w:pPr>
        <w:spacing w:line="480" w:lineRule="auto"/>
        <w:rPr>
          <w:ins w:id="169" w:author="Alex" w:date="2015-11-24T14:36:00Z"/>
        </w:rPr>
      </w:pPr>
    </w:p>
    <w:p w14:paraId="652043D5" w14:textId="7043CC0C" w:rsidR="00FC3B5D" w:rsidRPr="001E61A8" w:rsidRDefault="00FC3B5D" w:rsidP="00FC3B5D">
      <w:pPr>
        <w:spacing w:line="480" w:lineRule="auto"/>
        <w:rPr>
          <w:ins w:id="170" w:author="Alex" w:date="2015-11-24T14:37:00Z"/>
        </w:rPr>
      </w:pPr>
      <w:ins w:id="171" w:author="Alex" w:date="2015-11-24T14:37:00Z">
        <w:r w:rsidRPr="001E61A8">
          <w:rPr>
            <w:b/>
          </w:rPr>
          <w:t>S</w:t>
        </w:r>
        <w:r>
          <w:rPr>
            <w:b/>
          </w:rPr>
          <w:t>4 Fig</w:t>
        </w:r>
        <w:r w:rsidRPr="001E61A8">
          <w:rPr>
            <w:b/>
          </w:rPr>
          <w:t xml:space="preserve">: </w:t>
        </w:r>
        <w:r>
          <w:rPr>
            <w:b/>
          </w:rPr>
          <w:t xml:space="preserve">Active site models of </w:t>
        </w:r>
        <w:r w:rsidRPr="001E61A8">
          <w:rPr>
            <w:b/>
          </w:rPr>
          <w:t xml:space="preserve">mutants Q19A, R240A, and wild type BglB. </w:t>
        </w:r>
        <w:r>
          <w:t>The lowest energy of 100 models</w:t>
        </w:r>
      </w:ins>
      <w:ins w:id="172" w:author="Justin Siegel" w:date="2015-11-27T14:00:00Z">
        <w:r w:rsidR="0019240C">
          <w:t xml:space="preserve"> generated</w:t>
        </w:r>
      </w:ins>
      <w:ins w:id="173" w:author="Alex" w:date="2015-11-24T14:37:00Z">
        <w:r>
          <w:t xml:space="preserve"> for each mutant is depicted. In panel A, m</w:t>
        </w:r>
        <w:r w:rsidRPr="001E61A8">
          <w:t xml:space="preserve">utation of the glutamine at position 19 to an alanine removes two hydrogen bonds </w:t>
        </w:r>
        <w:r>
          <w:t xml:space="preserve">(black) </w:t>
        </w:r>
        <w:r w:rsidRPr="001E61A8">
          <w:t>to the substrate</w:t>
        </w:r>
        <w:r>
          <w:t xml:space="preserve"> compared to wild type (C). In panel B, m</w:t>
        </w:r>
        <w:r w:rsidRPr="001E61A8">
          <w:t xml:space="preserve">utation of the arginine at position 240 to an alanine is predicted to </w:t>
        </w:r>
        <w:r>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t xml:space="preserve">. </w:t>
        </w:r>
      </w:ins>
    </w:p>
    <w:p w14:paraId="4A129C1C" w14:textId="77777777" w:rsidR="0086794D" w:rsidRDefault="0086794D" w:rsidP="000119AD">
      <w:pPr>
        <w:spacing w:line="480" w:lineRule="auto"/>
        <w:rPr>
          <w:ins w:id="174" w:author="Alex" w:date="2015-11-24T14:37:00Z"/>
        </w:rPr>
      </w:pPr>
    </w:p>
    <w:p w14:paraId="0E1BAC4F" w14:textId="4A049ACC" w:rsidR="0086794D" w:rsidRDefault="0086794D" w:rsidP="0086794D">
      <w:pPr>
        <w:spacing w:line="480" w:lineRule="auto"/>
        <w:rPr>
          <w:ins w:id="175" w:author="Alex" w:date="2015-11-24T14:37:00Z"/>
        </w:rPr>
      </w:pPr>
      <w:ins w:id="176" w:author="Alex" w:date="2015-11-24T14:37:00Z">
        <w:r w:rsidRPr="001E61A8">
          <w:rPr>
            <w:b/>
          </w:rPr>
          <w:t>S</w:t>
        </w:r>
        <w:r>
          <w:rPr>
            <w:b/>
          </w:rPr>
          <w:t>5 Fig</w:t>
        </w:r>
        <w:r w:rsidRPr="001E61A8">
          <w:rPr>
            <w:b/>
          </w:rPr>
          <w:t xml:space="preserve">. </w:t>
        </w:r>
        <w:r w:rsidRPr="001E61A8">
          <w:t xml:space="preserve">Diagnostic plots showing Michaelis-Menten, Michaelis-Menten with substrate inhibition, or linear fit for each </w:t>
        </w:r>
        <w:r>
          <w:t>of 10</w:t>
        </w:r>
      </w:ins>
      <w:ins w:id="177" w:author="Justin Siegel" w:date="2015-11-27T14:56:00Z">
        <w:r w:rsidR="00371E25">
          <w:t>3</w:t>
        </w:r>
      </w:ins>
      <w:ins w:id="178" w:author="Alex" w:date="2015-11-24T14:37:00Z">
        <w:del w:id="179" w:author="Justin Siegel" w:date="2015-11-27T14:56:00Z">
          <w:r w:rsidDel="00371E25">
            <w:delText>2</w:delText>
          </w:r>
        </w:del>
        <w:r>
          <w:t xml:space="preserve"> </w:t>
        </w:r>
        <w:r w:rsidRPr="001E61A8">
          <w:t>mutant</w:t>
        </w:r>
        <w:r>
          <w:t>s</w:t>
        </w:r>
        <w:r w:rsidRPr="001E61A8">
          <w:t>.</w:t>
        </w:r>
        <w:r>
          <w:t xml:space="preserve"> For each mutant, 8 observed rates (in triplicate) were fit to the Michaelis-Menten equation using SciPy</w:t>
        </w:r>
      </w:ins>
      <w:ins w:id="180" w:author="Alex" w:date="2015-11-24T14:39:00Z">
        <w:r w:rsidR="00BD704D">
          <w:t xml:space="preserve"> </w:t>
        </w:r>
      </w:ins>
      <w:ins w:id="181" w:author="Alex" w:date="2015-11-24T14:37:00Z">
        <w:r>
          <w:lastRenderedPageBreak/>
          <w:t>and plots were generated using Matplotlib.</w:t>
        </w:r>
        <w:r w:rsidRPr="001E61A8">
          <w:t xml:space="preserve"> </w:t>
        </w:r>
        <w:r>
          <w:t xml:space="preserve">Plots were used to visually confirm statistical analysis of the fits. </w:t>
        </w:r>
      </w:ins>
    </w:p>
    <w:p w14:paraId="56AE04AD" w14:textId="77777777" w:rsidR="0086794D" w:rsidRDefault="0086794D" w:rsidP="000119AD">
      <w:pPr>
        <w:spacing w:line="480" w:lineRule="auto"/>
        <w:rPr>
          <w:ins w:id="182" w:author="Alex" w:date="2015-11-24T14:37:00Z"/>
        </w:rPr>
      </w:pPr>
    </w:p>
    <w:p w14:paraId="7EE47FD3" w14:textId="32282AF4" w:rsidR="0086794D" w:rsidRDefault="0086794D" w:rsidP="000119AD">
      <w:pPr>
        <w:spacing w:line="480" w:lineRule="auto"/>
        <w:rPr>
          <w:ins w:id="183" w:author="Alex" w:date="2015-11-24T14:37:00Z"/>
        </w:rPr>
      </w:pPr>
      <w:ins w:id="184" w:author="Alex" w:date="2015-11-24T14:37:00Z">
        <w:r w:rsidRPr="00127A42">
          <w:rPr>
            <w:b/>
          </w:rPr>
          <w:t>S</w:t>
        </w:r>
        <w:r>
          <w:rPr>
            <w:b/>
          </w:rPr>
          <w:t>6 Fig</w:t>
        </w:r>
        <w:r w:rsidRPr="00127A42">
          <w:rPr>
            <w:b/>
          </w:rPr>
          <w:t>.</w:t>
        </w:r>
        <w:r>
          <w:t xml:space="preserve"> Plot of the values of log </w:t>
        </w:r>
        <w:r w:rsidRPr="00111898">
          <w:rPr>
            <w:i/>
          </w:rPr>
          <w:t>k</w:t>
        </w:r>
        <w:r w:rsidRPr="00111898">
          <w:rPr>
            <w:vertAlign w:val="subscript"/>
          </w:rPr>
          <w:t>cat</w:t>
        </w:r>
        <w:r>
          <w:t xml:space="preserve"> versus log 1/K</w:t>
        </w:r>
        <w:r w:rsidRPr="00C07CB7">
          <w:rPr>
            <w:vertAlign w:val="subscript"/>
          </w:rPr>
          <w:t>M</w:t>
        </w:r>
        <w:r>
          <w:t xml:space="preserve"> for 10</w:t>
        </w:r>
      </w:ins>
      <w:ins w:id="185" w:author="Justin Siegel" w:date="2015-11-27T14:56:00Z">
        <w:r w:rsidR="00371E25">
          <w:t>3</w:t>
        </w:r>
      </w:ins>
      <w:ins w:id="186" w:author="Alex" w:date="2015-11-24T14:37:00Z">
        <w:del w:id="187" w:author="Justin Siegel" w:date="2015-11-27T14:56:00Z">
          <w:r w:rsidDel="00371E25">
            <w:delText>4</w:delText>
          </w:r>
        </w:del>
        <w:r>
          <w:t xml:space="preserve"> mutants relative to wild type BglB, showing the statistical independence of </w:t>
        </w:r>
        <w:r w:rsidRPr="00C07CB7">
          <w:rPr>
            <w:i/>
          </w:rPr>
          <w:t>k</w:t>
        </w:r>
        <w:r w:rsidRPr="00C07CB7">
          <w:rPr>
            <w:vertAlign w:val="subscript"/>
          </w:rPr>
          <w:t>cat</w:t>
        </w:r>
        <w:r>
          <w:t xml:space="preserve"> and K</w:t>
        </w:r>
        <w:r w:rsidRPr="00C07CB7">
          <w:rPr>
            <w:vertAlign w:val="subscript"/>
          </w:rPr>
          <w:t>M</w:t>
        </w:r>
        <w:r>
          <w:t xml:space="preserve"> in the BglB system. </w:t>
        </w:r>
      </w:ins>
    </w:p>
    <w:p w14:paraId="2EC257B8" w14:textId="77777777" w:rsidR="0086794D" w:rsidRDefault="0086794D" w:rsidP="000119AD">
      <w:pPr>
        <w:spacing w:line="480" w:lineRule="auto"/>
        <w:rPr>
          <w:ins w:id="188" w:author="Alex" w:date="2015-11-24T14:37:00Z"/>
        </w:rPr>
      </w:pPr>
    </w:p>
    <w:p w14:paraId="51E8E8C0" w14:textId="77777777" w:rsidR="000964B5" w:rsidRDefault="000964B5" w:rsidP="000964B5">
      <w:pPr>
        <w:spacing w:line="480" w:lineRule="auto"/>
        <w:rPr>
          <w:ins w:id="189" w:author="Alex" w:date="2015-11-24T14:38:00Z"/>
          <w:b/>
        </w:rPr>
      </w:pPr>
      <w:ins w:id="190" w:author="Alex" w:date="2015-11-24T14:38:00Z">
        <w:r>
          <w:rPr>
            <w:b/>
          </w:rPr>
          <w:t xml:space="preserve">S7 Table. Conservation analysis of BglB active site residues. </w:t>
        </w:r>
        <w:r>
          <w:t xml:space="preserve">A multiple sequence alignment of 1,554 family 1 glycoside hydrolases from the Pfam database aligned to the BglB wild type sequence was used for this analysis. Column 1 is the relative </w:t>
        </w:r>
        <w:r w:rsidRPr="007B199A">
          <w:rPr>
            <w:i/>
          </w:rPr>
          <w:t>k</w:t>
        </w:r>
        <w:r w:rsidRPr="007B199A">
          <w:rPr>
            <w:vertAlign w:val="subscript"/>
          </w:rPr>
          <w:t>cat</w:t>
        </w:r>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ins>
    </w:p>
    <w:p w14:paraId="6F35FEBD" w14:textId="77777777" w:rsidR="000964B5" w:rsidRDefault="000964B5" w:rsidP="000119AD">
      <w:pPr>
        <w:spacing w:line="480" w:lineRule="auto"/>
        <w:rPr>
          <w:ins w:id="191" w:author="Alex" w:date="2015-11-24T14:38:00Z"/>
        </w:rPr>
      </w:pPr>
    </w:p>
    <w:p w14:paraId="6DAD897F" w14:textId="77777777" w:rsidR="00BD704D" w:rsidRPr="001E61A8" w:rsidRDefault="00BD704D" w:rsidP="00BD704D">
      <w:pPr>
        <w:spacing w:line="480" w:lineRule="auto"/>
        <w:rPr>
          <w:ins w:id="192" w:author="Alex" w:date="2015-11-24T14:39:00Z"/>
          <w:b/>
        </w:rPr>
      </w:pPr>
      <w:ins w:id="193" w:author="Alex" w:date="2015-11-24T14:39:00Z">
        <w:r>
          <w:rPr>
            <w:b/>
          </w:rPr>
          <w:t>S8 Text: Supplemental m</w:t>
        </w:r>
        <w:r w:rsidRPr="001E61A8">
          <w:rPr>
            <w:b/>
          </w:rPr>
          <w:t>aterials and methods</w:t>
        </w:r>
      </w:ins>
    </w:p>
    <w:p w14:paraId="3580CCAA" w14:textId="1538BF64" w:rsidR="00BD704D" w:rsidRPr="001E61A8" w:rsidRDefault="00BD704D" w:rsidP="00BD704D">
      <w:pPr>
        <w:spacing w:line="480" w:lineRule="auto"/>
        <w:rPr>
          <w:ins w:id="194" w:author="Alex" w:date="2015-11-24T14:39:00Z"/>
        </w:rPr>
      </w:pPr>
      <w:ins w:id="195" w:author="Alex" w:date="2015-11-24T14:39:00Z">
        <w:r w:rsidRPr="001E61A8">
          <w:t xml:space="preserve">Mutants were designed using the Foldit, </w:t>
        </w:r>
        <w:r>
          <w:t>a graphical user interface to the</w:t>
        </w:r>
        <w:r w:rsidRPr="001E61A8">
          <w:t xml:space="preserve"> Rosetta</w:t>
        </w:r>
        <w:r>
          <w:t xml:space="preserve"> Molecular Modeling Suite</w:t>
        </w:r>
        <w:r w:rsidRPr="001E61A8">
          <w:t xml:space="preserve">. Mutants were chosen based on proximity to the active site as well as Foldit’s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ins>
    </w:p>
    <w:p w14:paraId="29387598" w14:textId="77777777" w:rsidR="00BD704D" w:rsidRPr="001E61A8" w:rsidRDefault="00BD704D" w:rsidP="00BD704D">
      <w:pPr>
        <w:spacing w:line="480" w:lineRule="auto"/>
        <w:rPr>
          <w:ins w:id="196" w:author="Alex" w:date="2015-11-24T14:39:00Z"/>
        </w:rPr>
      </w:pPr>
      <w:ins w:id="197" w:author="Alex" w:date="2015-11-24T14:39:00Z">
        <w:r w:rsidRPr="001E61A8">
          <w:tab/>
          <w:t xml:space="preserve">A sequence coding for BglB (Uniprot P22505)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r w:rsidRPr="001E61A8">
          <w:t xml:space="preserve">NdeI and XhoI </w:t>
        </w:r>
        <w:r>
          <w:t xml:space="preserve">sites of pET29b, </w:t>
        </w:r>
        <w:r>
          <w:lastRenderedPageBreak/>
          <w:t>adding a</w:t>
        </w:r>
        <w:r w:rsidRPr="001E61A8">
          <w:t xml:space="preserve"> C-terminal His tag onto the protein sequence. Kunkel mutagenesis was used to create site-specific mutations, and all plasmids were sequence-verified. </w:t>
        </w:r>
      </w:ins>
    </w:p>
    <w:p w14:paraId="760407E8" w14:textId="77777777" w:rsidR="00BD704D" w:rsidRPr="001E61A8" w:rsidRDefault="00BD704D" w:rsidP="00BD704D">
      <w:pPr>
        <w:spacing w:line="480" w:lineRule="auto"/>
        <w:ind w:firstLine="720"/>
        <w:rPr>
          <w:ins w:id="198" w:author="Alex" w:date="2015-11-24T14:39:00Z"/>
        </w:rPr>
      </w:pPr>
      <w:ins w:id="199" w:author="Alex" w:date="2015-11-24T14:39:00Z">
        <w:r>
          <w:t xml:space="preserve">For protein production, </w:t>
        </w:r>
        <w:r w:rsidRPr="001E61A8">
          <w:t xml:space="preserve">20 μL of chemically-competent </w:t>
        </w:r>
        <w:r w:rsidRPr="001E61A8">
          <w:rPr>
            <w:i/>
          </w:rPr>
          <w:t>Escherichia coli</w:t>
        </w:r>
        <w:r w:rsidRPr="001E61A8">
          <w:t xml:space="preserve"> BL21(DE3) (Novagen) were transformed on ice with 1 μL of plasmid in buffer at a concentration of </w:t>
        </w:r>
        <w:r>
          <w:t>90</w:t>
        </w:r>
        <w:r w:rsidRPr="001E61A8">
          <w:t xml:space="preserve"> to </w:t>
        </w:r>
        <w:r>
          <w:t>130</w:t>
        </w:r>
        <w:r w:rsidRPr="001E61A8">
          <w:t xml:space="preserve"> ng/μL. The competent cell-plasmid mixture was temperature shocked to induce plasmid uptake by heating at 42°C for one minute and then chilling on ice for one minute. Cells were recovered in 200 μL Terrific Broth (TB) media at 37 °C for one hour. They were then plated onto an LB agarose plate containing 50 mg/mL kanamycin, and incubated for 24 hours at 37 °C. </w:t>
        </w:r>
      </w:ins>
    </w:p>
    <w:p w14:paraId="13B03842" w14:textId="77777777" w:rsidR="00BD704D" w:rsidRPr="001E61A8" w:rsidRDefault="00BD704D" w:rsidP="00BD704D">
      <w:pPr>
        <w:spacing w:line="480" w:lineRule="auto"/>
        <w:rPr>
          <w:ins w:id="200" w:author="Alex" w:date="2015-11-24T14:39:00Z"/>
        </w:rPr>
      </w:pPr>
      <w:ins w:id="201" w:author="Alex" w:date="2015-11-24T14:39:00Z">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ins>
    </w:p>
    <w:p w14:paraId="6A6B01E2" w14:textId="77777777" w:rsidR="00BD704D" w:rsidRPr="001E61A8" w:rsidRDefault="00BD704D" w:rsidP="00BD704D">
      <w:pPr>
        <w:spacing w:line="480" w:lineRule="auto"/>
        <w:rPr>
          <w:ins w:id="202" w:author="Alex" w:date="2015-11-24T14:39:00Z"/>
        </w:rPr>
      </w:pPr>
      <w:ins w:id="203" w:author="Alex" w:date="2015-11-24T14:39:00Z">
        <w:r w:rsidRPr="001E61A8">
          <w:tab/>
          <w:t xml:space="preserve">Growth cultures were pelleted by centrifugation at 4700 RPM for 10 minutes and the supernatant was discarded. The cell pellet was resuspended in 5 mL of induction medium (TB with 1 mM isopropyl-β-D-thiogalactopyranoside and 50 mg/mL kanamycin). The tubes were covered again with breathable seals and incubated with shaking at 18 °C for 24 hours. </w:t>
        </w:r>
      </w:ins>
    </w:p>
    <w:p w14:paraId="26342700" w14:textId="77777777" w:rsidR="00BD704D" w:rsidRDefault="00BD704D" w:rsidP="00BD704D">
      <w:pPr>
        <w:spacing w:line="480" w:lineRule="auto"/>
        <w:rPr>
          <w:ins w:id="204" w:author="Alex" w:date="2015-11-24T14:39:00Z"/>
        </w:rPr>
      </w:pPr>
      <w:ins w:id="205" w:author="Alex" w:date="2015-11-24T14:39:00Z">
        <w:r w:rsidRPr="001E61A8">
          <w:tab/>
          <w:t>The 5 mL expression culture was pelleted by centrifugation at 4700 for 10 minutes and the supernatant was discarded. The resulting pellet was suspended in 500 μL wash buffer (50 mM HEPES, 150 mM sodium chloride, 15 mM imidazole, pH 7.50) and lysed with BugBuster protein extraction reagent (Millipore)</w:t>
        </w:r>
        <w:r>
          <w:t xml:space="preserve"> and</w:t>
        </w:r>
        <w:r w:rsidRPr="001E61A8">
          <w:t xml:space="preserve"> 1 mg lysozyme, 0.1 mg DNase, and 0.1 mg phenylmethylsulfonyl fluoride</w:t>
        </w:r>
        <w:r>
          <w:t xml:space="preserve"> per sample</w:t>
        </w:r>
        <w:r w:rsidRPr="001E61A8">
          <w:t xml:space="preserve">. </w:t>
        </w:r>
      </w:ins>
    </w:p>
    <w:p w14:paraId="39C8F40E" w14:textId="77777777" w:rsidR="00BD704D" w:rsidRDefault="00BD704D" w:rsidP="00BD704D">
      <w:pPr>
        <w:spacing w:line="480" w:lineRule="auto"/>
        <w:ind w:firstLine="720"/>
        <w:rPr>
          <w:ins w:id="206" w:author="Alex" w:date="2015-11-24T14:39:00Z"/>
        </w:rPr>
      </w:pPr>
      <w:ins w:id="207" w:author="Alex" w:date="2015-11-24T14:39:00Z">
        <w:r>
          <w:lastRenderedPageBreak/>
          <w:t>After 20 min, lysate was</w:t>
        </w:r>
        <w:r w:rsidRPr="001E61A8">
          <w:t xml:space="preserve"> centrifuged at 14,700 RPM for ten minutes.</w:t>
        </w:r>
        <w:r>
          <w:t xml:space="preserve"> The supernatant was loaded on to protein purification columns (BioSpin </w:t>
        </w:r>
        <w:r w:rsidRPr="001E61A8">
          <w:t>732-6008</w:t>
        </w:r>
        <w:r>
          <w:t>)</w:t>
        </w:r>
        <w:r w:rsidRPr="001E61A8">
          <w:t xml:space="preserve"> prepared with 100 μL of 50% </w:t>
        </w:r>
        <w:r>
          <w:t xml:space="preserve">Ni-NTA </w:t>
        </w:r>
        <w:r w:rsidRPr="001E61A8">
          <w:t xml:space="preserve">resin slurry. </w:t>
        </w:r>
        <w:r>
          <w:t>After equilibration with</w:t>
        </w:r>
        <w:r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ins>
    </w:p>
    <w:p w14:paraId="6D479ABE" w14:textId="77777777" w:rsidR="00BD704D" w:rsidRPr="001E61A8" w:rsidRDefault="00BD704D" w:rsidP="00BD704D">
      <w:pPr>
        <w:spacing w:line="480" w:lineRule="auto"/>
        <w:ind w:firstLine="720"/>
        <w:rPr>
          <w:ins w:id="208" w:author="Alex" w:date="2015-11-24T14:39:00Z"/>
        </w:rPr>
      </w:pPr>
      <w:ins w:id="209" w:author="Alex" w:date="2015-11-24T14:39:00Z">
        <w:r w:rsidRPr="001E61A8">
          <w:t xml:space="preserve">Protein yield was then determined via </w:t>
        </w:r>
        <w:r>
          <w:t xml:space="preserve">ratio of </w:t>
        </w:r>
        <w:r w:rsidRPr="001E61A8">
          <w:t>absorbance at 260 and 280 nm and SDS-PAGE.</w:t>
        </w:r>
      </w:ins>
    </w:p>
    <w:p w14:paraId="6F086D2C" w14:textId="77777777" w:rsidR="00BD704D" w:rsidRPr="001E61A8" w:rsidRDefault="00BD704D" w:rsidP="00BD704D">
      <w:pPr>
        <w:spacing w:line="480" w:lineRule="auto"/>
        <w:rPr>
          <w:ins w:id="210" w:author="Alex" w:date="2015-11-24T14:39:00Z"/>
        </w:rPr>
      </w:pPr>
      <w:ins w:id="211" w:author="Alex" w:date="2015-11-24T14:39:00Z">
        <w:r w:rsidRPr="001E61A8">
          <w:tab/>
        </w:r>
        <w:r>
          <w:t>Each enzyme variant was</w:t>
        </w:r>
        <w:r w:rsidRPr="001E61A8">
          <w:t xml:space="preserve"> assayed </w:t>
        </w:r>
        <w:r>
          <w:t xml:space="preserve">in triplicate </w:t>
        </w:r>
        <w:r w:rsidRPr="001E61A8">
          <w:t xml:space="preserve">at 8 substrate concentrations </w:t>
        </w:r>
        <w:r>
          <w:t xml:space="preserve">ranging from 0 to 75 mM. </w:t>
        </w:r>
        <w:r w:rsidRPr="001E61A8">
          <w:t xml:space="preserve">Diluted protein solution was dispensed in 25 μL aliquots 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uL elution buffer with 8 different concentrations of pNPG (1 per row) were prepared.  </w:t>
        </w:r>
        <w:r w:rsidRPr="001E61A8">
          <w:t xml:space="preserve">The assay was initiated by multi-channel pipetting 75 μL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ins>
    </w:p>
    <w:p w14:paraId="100A3085" w14:textId="77777777" w:rsidR="00BD704D" w:rsidRDefault="00BD704D" w:rsidP="00BD704D">
      <w:pPr>
        <w:spacing w:line="480" w:lineRule="auto"/>
        <w:rPr>
          <w:ins w:id="212" w:author="Alex" w:date="2015-11-24T14:39:00Z"/>
        </w:rPr>
      </w:pPr>
      <w:ins w:id="213" w:author="Alex" w:date="2015-11-24T14:39:00Z">
        <w:r w:rsidRPr="001E61A8">
          <w:tab/>
          <w:t>Unless otherwise noted, all supplies were purchased from Sigma-Aldrich.</w:t>
        </w:r>
      </w:ins>
    </w:p>
    <w:p w14:paraId="3B80C8BD" w14:textId="77777777" w:rsidR="00BD704D" w:rsidRDefault="00BD704D" w:rsidP="00BD704D">
      <w:pPr>
        <w:spacing w:line="480" w:lineRule="auto"/>
        <w:rPr>
          <w:ins w:id="214" w:author="Alex" w:date="2015-11-24T14:39:00Z"/>
        </w:rPr>
      </w:pPr>
    </w:p>
    <w:p w14:paraId="0308BD2F" w14:textId="1B9BE798" w:rsidR="00EF1753" w:rsidRPr="001E61A8" w:rsidRDefault="00EF1753" w:rsidP="00EF1753">
      <w:pPr>
        <w:spacing w:line="480" w:lineRule="auto"/>
        <w:rPr>
          <w:ins w:id="215" w:author="Alex" w:date="2015-11-24T14:42:00Z"/>
        </w:rPr>
      </w:pPr>
      <w:ins w:id="216" w:author="Alex" w:date="2015-11-24T14:42:00Z">
        <w:r>
          <w:rPr>
            <w:b/>
          </w:rPr>
          <w:t xml:space="preserve">S9 Figure. </w:t>
        </w:r>
        <w:r w:rsidRPr="001E61A8">
          <w:rPr>
            <w:b/>
          </w:rPr>
          <w:t>Prediction and feature selection via Elastic net</w:t>
        </w:r>
        <w:r>
          <w:t xml:space="preserve">. </w:t>
        </w:r>
        <w:r w:rsidRPr="001E61A8">
          <w:t xml:space="preserve">A regularized linear regression model, Elastic Net (EN), was chosen to fit the dataset of the kinetic </w:t>
        </w:r>
        <w:r w:rsidRPr="001E61A8">
          <w:lastRenderedPageBreak/>
          <w:t>constants, each constant fitted independently. Comparing to ordinary least square</w:t>
        </w:r>
        <w:r>
          <w:t>s</w:t>
        </w:r>
        <w:r w:rsidRPr="001E61A8">
          <w:t xml:space="preserve"> regression, an EN model is able to make a prediction and select the most informative feature set simultaneously as </w:t>
        </w:r>
        <w:r w:rsidR="002116BE">
          <w:rPr>
            <w:noProof/>
          </w:rPr>
          <w:drawing>
            <wp:inline distT="0" distB="0" distL="0" distR="0" wp14:anchorId="35BD727E" wp14:editId="5FF6D6D1">
              <wp:extent cx="123190" cy="2108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190" cy="210820"/>
                      </a:xfrm>
                      <a:prstGeom prst="rect">
                        <a:avLst/>
                      </a:prstGeom>
                      <a:noFill/>
                      <a:ln>
                        <a:noFill/>
                      </a:ln>
                    </pic:spPr>
                  </pic:pic>
                </a:graphicData>
              </a:graphic>
            </wp:inline>
          </w:drawing>
        </w:r>
        <w:r w:rsidRPr="001E61A8">
          <w:t xml:space="preserve">  and </w:t>
        </w:r>
        <w:r w:rsidR="002116BE">
          <w:rPr>
            <w:noProof/>
          </w:rPr>
          <w:drawing>
            <wp:inline distT="0" distB="0" distL="0" distR="0" wp14:anchorId="3FDE2A09" wp14:editId="675B16C1">
              <wp:extent cx="140970" cy="2108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970" cy="210820"/>
                      </a:xfrm>
                      <a:prstGeom prst="rect">
                        <a:avLst/>
                      </a:prstGeom>
                      <a:noFill/>
                      <a:ln>
                        <a:noFill/>
                      </a:ln>
                    </pic:spPr>
                  </pic:pic>
                </a:graphicData>
              </a:graphic>
            </wp:inline>
          </w:drawing>
        </w:r>
        <w:r w:rsidRPr="001E61A8">
          <w:t xml:space="preserve"> penalties are applied to the regression weights. The weight of each structural feature </w:t>
        </w:r>
        <w:r>
          <w:t>is</w:t>
        </w:r>
        <w:r w:rsidRPr="001E61A8">
          <w:t xml:space="preserve"> estimated as</w:t>
        </w:r>
      </w:ins>
    </w:p>
    <w:p w14:paraId="014E6E73" w14:textId="0FC75C20" w:rsidR="00EF1753" w:rsidRPr="001E61A8" w:rsidRDefault="002116BE" w:rsidP="00EF1753">
      <w:pPr>
        <w:spacing w:line="480" w:lineRule="auto"/>
        <w:jc w:val="center"/>
        <w:rPr>
          <w:ins w:id="217" w:author="Alex" w:date="2015-11-24T14:42:00Z"/>
        </w:rPr>
      </w:pPr>
      <w:ins w:id="218" w:author="Alex" w:date="2015-11-24T14:42:00Z">
        <w:r>
          <w:rPr>
            <w:noProof/>
          </w:rPr>
          <w:drawing>
            <wp:inline distT="0" distB="0" distL="0" distR="0" wp14:anchorId="48FF6214" wp14:editId="6EB779C5">
              <wp:extent cx="3821430" cy="44577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1430" cy="445770"/>
                      </a:xfrm>
                      <a:prstGeom prst="rect">
                        <a:avLst/>
                      </a:prstGeom>
                      <a:noFill/>
                      <a:ln>
                        <a:noFill/>
                      </a:ln>
                    </pic:spPr>
                  </pic:pic>
                </a:graphicData>
              </a:graphic>
            </wp:inline>
          </w:drawing>
        </w:r>
      </w:ins>
    </w:p>
    <w:p w14:paraId="38EFD200" w14:textId="77777777" w:rsidR="00EF1753" w:rsidRPr="001E61A8" w:rsidRDefault="00EF1753" w:rsidP="00EF1753">
      <w:pPr>
        <w:spacing w:line="480" w:lineRule="auto"/>
        <w:rPr>
          <w:ins w:id="219" w:author="Alex" w:date="2015-11-24T14:42:00Z"/>
        </w:rPr>
      </w:pPr>
      <w:ins w:id="220" w:author="Alex" w:date="2015-11-24T14:42:00Z">
        <w:r w:rsidRPr="001E61A8">
          <w:t>Where:</w:t>
        </w:r>
      </w:ins>
    </w:p>
    <w:p w14:paraId="63581884" w14:textId="0775AD3C" w:rsidR="00EF1753" w:rsidRPr="001E61A8" w:rsidRDefault="002116BE" w:rsidP="00EF1753">
      <w:pPr>
        <w:spacing w:line="480" w:lineRule="auto"/>
        <w:rPr>
          <w:ins w:id="221" w:author="Alex" w:date="2015-11-24T14:42:00Z"/>
        </w:rPr>
      </w:pPr>
      <w:ins w:id="222" w:author="Alex" w:date="2015-11-24T14:42:00Z">
        <w:r>
          <w:rPr>
            <w:noProof/>
          </w:rPr>
          <w:drawing>
            <wp:inline distT="0" distB="0" distL="0" distR="0" wp14:anchorId="086265B2" wp14:editId="5C4CC02F">
              <wp:extent cx="193675" cy="2343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3675" cy="234315"/>
                      </a:xfrm>
                      <a:prstGeom prst="rect">
                        <a:avLst/>
                      </a:prstGeom>
                      <a:noFill/>
                      <a:ln>
                        <a:noFill/>
                      </a:ln>
                    </pic:spPr>
                  </pic:pic>
                </a:graphicData>
              </a:graphic>
            </wp:inline>
          </w:drawing>
        </w:r>
        <w:r w:rsidR="00EF1753" w:rsidRPr="001E61A8">
          <w:t>: the intercept;</w:t>
        </w:r>
      </w:ins>
    </w:p>
    <w:p w14:paraId="45B17AD6" w14:textId="5B7FDFAC" w:rsidR="00EF1753" w:rsidRPr="001E61A8" w:rsidRDefault="002116BE" w:rsidP="00EF1753">
      <w:pPr>
        <w:spacing w:line="480" w:lineRule="auto"/>
        <w:rPr>
          <w:ins w:id="223" w:author="Alex" w:date="2015-11-24T14:42:00Z"/>
        </w:rPr>
      </w:pPr>
      <w:ins w:id="224" w:author="Alex" w:date="2015-11-24T14:42:00Z">
        <w:r>
          <w:rPr>
            <w:noProof/>
          </w:rPr>
          <w:drawing>
            <wp:inline distT="0" distB="0" distL="0" distR="0" wp14:anchorId="41E41BA1" wp14:editId="3CD892AE">
              <wp:extent cx="181610" cy="234315"/>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1610" cy="234315"/>
                      </a:xfrm>
                      <a:prstGeom prst="rect">
                        <a:avLst/>
                      </a:prstGeom>
                      <a:noFill/>
                      <a:ln>
                        <a:noFill/>
                      </a:ln>
                    </pic:spPr>
                  </pic:pic>
                </a:graphicData>
              </a:graphic>
            </wp:inline>
          </w:drawing>
        </w:r>
        <w:r w:rsidR="00EF1753" w:rsidRPr="001E61A8">
          <w:t xml:space="preserve">: the weight of structural feature i in the regression model; </w:t>
        </w:r>
      </w:ins>
    </w:p>
    <w:p w14:paraId="44C23963" w14:textId="77777777" w:rsidR="00EF1753" w:rsidRPr="001E61A8" w:rsidRDefault="00EF1753" w:rsidP="00EF1753">
      <w:pPr>
        <w:spacing w:line="480" w:lineRule="auto"/>
        <w:rPr>
          <w:ins w:id="225" w:author="Alex" w:date="2015-11-24T14:42:00Z"/>
        </w:rPr>
      </w:pPr>
      <w:ins w:id="226" w:author="Alex" w:date="2015-11-24T14:42:00Z">
        <w:r w:rsidRPr="001E61A8">
          <w:t>p: the number of structural features generated by the BglB model;</w:t>
        </w:r>
      </w:ins>
    </w:p>
    <w:p w14:paraId="6A20560A" w14:textId="42041B67" w:rsidR="00EF1753" w:rsidRPr="001E61A8" w:rsidRDefault="002116BE" w:rsidP="00EF1753">
      <w:pPr>
        <w:spacing w:line="480" w:lineRule="auto"/>
        <w:rPr>
          <w:ins w:id="227" w:author="Alex" w:date="2015-11-24T14:42:00Z"/>
        </w:rPr>
      </w:pPr>
      <w:ins w:id="228" w:author="Alex" w:date="2015-11-24T14:42:00Z">
        <w:r>
          <w:rPr>
            <w:noProof/>
          </w:rPr>
          <w:drawing>
            <wp:inline distT="0" distB="0" distL="0" distR="0" wp14:anchorId="6704D1A4" wp14:editId="5DCAA40B">
              <wp:extent cx="163830" cy="234315"/>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3830" cy="234315"/>
                      </a:xfrm>
                      <a:prstGeom prst="rect">
                        <a:avLst/>
                      </a:prstGeom>
                      <a:noFill/>
                      <a:ln>
                        <a:noFill/>
                      </a:ln>
                    </pic:spPr>
                  </pic:pic>
                </a:graphicData>
              </a:graphic>
            </wp:inline>
          </w:drawing>
        </w:r>
        <w:r w:rsidR="00EF1753" w:rsidRPr="001E61A8">
          <w:t>: the kinetic constant (the dependent variable to be predicted);</w:t>
        </w:r>
      </w:ins>
    </w:p>
    <w:p w14:paraId="7591BDFB" w14:textId="7DEC2653" w:rsidR="00EF1753" w:rsidRPr="001E61A8" w:rsidRDefault="002116BE" w:rsidP="00EF1753">
      <w:pPr>
        <w:spacing w:line="480" w:lineRule="auto"/>
        <w:rPr>
          <w:ins w:id="229" w:author="Alex" w:date="2015-11-24T14:42:00Z"/>
        </w:rPr>
      </w:pPr>
      <w:ins w:id="230" w:author="Alex" w:date="2015-11-24T14:42:00Z">
        <w:r>
          <w:rPr>
            <w:noProof/>
          </w:rPr>
          <w:drawing>
            <wp:inline distT="0" distB="0" distL="0" distR="0" wp14:anchorId="3EEB7ED5" wp14:editId="4454A288">
              <wp:extent cx="152400" cy="23431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234315"/>
                      </a:xfrm>
                      <a:prstGeom prst="rect">
                        <a:avLst/>
                      </a:prstGeom>
                      <a:noFill/>
                      <a:ln>
                        <a:noFill/>
                      </a:ln>
                    </pic:spPr>
                  </pic:pic>
                </a:graphicData>
              </a:graphic>
            </wp:inline>
          </w:drawing>
        </w:r>
        <w:r w:rsidR="00EF1753" w:rsidRPr="001E61A8">
          <w:t>: structural features generated by the BglB model (the independent variables);</w:t>
        </w:r>
      </w:ins>
    </w:p>
    <w:p w14:paraId="73324C27" w14:textId="5A669DC2" w:rsidR="00EF1753" w:rsidRDefault="002116BE" w:rsidP="00EF1753">
      <w:pPr>
        <w:spacing w:line="480" w:lineRule="auto"/>
        <w:rPr>
          <w:ins w:id="231" w:author="Alex" w:date="2015-11-24T14:42:00Z"/>
        </w:rPr>
      </w:pPr>
      <w:ins w:id="232" w:author="Alex" w:date="2015-11-24T14:42:00Z">
        <w:r>
          <w:rPr>
            <w:noProof/>
          </w:rPr>
          <w:drawing>
            <wp:inline distT="0" distB="0" distL="0" distR="0" wp14:anchorId="6B6D8DB0" wp14:editId="1E9878FF">
              <wp:extent cx="163830" cy="210820"/>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3830" cy="210820"/>
                      </a:xfrm>
                      <a:prstGeom prst="rect">
                        <a:avLst/>
                      </a:prstGeom>
                      <a:noFill/>
                      <a:ln>
                        <a:noFill/>
                      </a:ln>
                    </pic:spPr>
                  </pic:pic>
                </a:graphicData>
              </a:graphic>
            </wp:inline>
          </w:drawing>
        </w:r>
        <w:r w:rsidR="00EF1753" w:rsidRPr="001E61A8">
          <w:t>,</w:t>
        </w:r>
        <w:r>
          <w:rPr>
            <w:noProof/>
          </w:rPr>
          <w:drawing>
            <wp:inline distT="0" distB="0" distL="0" distR="0" wp14:anchorId="64E190BF" wp14:editId="4E8EB94C">
              <wp:extent cx="181610" cy="210820"/>
              <wp:effectExtent l="0" t="0" r="889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1610" cy="210820"/>
                      </a:xfrm>
                      <a:prstGeom prst="rect">
                        <a:avLst/>
                      </a:prstGeom>
                      <a:noFill/>
                      <a:ln>
                        <a:noFill/>
                      </a:ln>
                    </pic:spPr>
                  </pic:pic>
                </a:graphicData>
              </a:graphic>
            </wp:inline>
          </w:drawing>
        </w:r>
        <w:r w:rsidR="00EF1753" w:rsidRPr="001E61A8">
          <w:t>: parameters tuning the constraints on the weights.</w:t>
        </w:r>
      </w:ins>
    </w:p>
    <w:p w14:paraId="6BA06BAD" w14:textId="77777777" w:rsidR="00EF1753" w:rsidRPr="001E61A8" w:rsidRDefault="00EF1753" w:rsidP="00EF1753">
      <w:pPr>
        <w:spacing w:line="480" w:lineRule="auto"/>
        <w:rPr>
          <w:ins w:id="233" w:author="Alex" w:date="2015-11-24T14:42:00Z"/>
        </w:rPr>
      </w:pPr>
    </w:p>
    <w:p w14:paraId="044FC144" w14:textId="0AD94B06" w:rsidR="00EF1753" w:rsidRDefault="00EF1753" w:rsidP="00EF1753">
      <w:pPr>
        <w:spacing w:line="480" w:lineRule="auto"/>
        <w:rPr>
          <w:ins w:id="234" w:author="Alex" w:date="2015-11-24T14:42:00Z"/>
        </w:rPr>
      </w:pPr>
      <w:ins w:id="235" w:author="Alex" w:date="2015-11-24T14:42:00Z">
        <w:r w:rsidRPr="001E61A8">
          <w:tab/>
          <w:t>Since the structural feature w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2116BE">
          <w:rPr>
            <w:noProof/>
          </w:rPr>
          <w:drawing>
            <wp:inline distT="0" distB="0" distL="0" distR="0" wp14:anchorId="3C7ADA4F" wp14:editId="24AC8E3C">
              <wp:extent cx="163830" cy="210820"/>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3830" cy="210820"/>
                      </a:xfrm>
                      <a:prstGeom prst="rect">
                        <a:avLst/>
                      </a:prstGeom>
                      <a:noFill/>
                      <a:ln>
                        <a:noFill/>
                      </a:ln>
                    </pic:spPr>
                  </pic:pic>
                </a:graphicData>
              </a:graphic>
            </wp:inline>
          </w:drawing>
        </w:r>
        <w:r w:rsidRPr="001E61A8">
          <w:t xml:space="preserve">, </w:t>
        </w:r>
        <w:r w:rsidR="002116BE">
          <w:rPr>
            <w:noProof/>
          </w:rPr>
          <w:drawing>
            <wp:inline distT="0" distB="0" distL="0" distR="0" wp14:anchorId="5015EA41" wp14:editId="5D80459F">
              <wp:extent cx="181610" cy="210820"/>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1610" cy="210820"/>
                      </a:xfrm>
                      <a:prstGeom prst="rect">
                        <a:avLst/>
                      </a:prstGeom>
                      <a:noFill/>
                      <a:ln>
                        <a:noFill/>
                      </a:ln>
                    </pic:spPr>
                  </pic:pic>
                </a:graphicData>
              </a:graphic>
            </wp:inline>
          </w:drawing>
        </w:r>
        <w:r w:rsidRPr="001E61A8">
          <w:t xml:space="preserve"> are determined one by one via stratified 10-fold cross validation by searching a grid of </w:t>
        </w:r>
        <w:r w:rsidR="002116BE">
          <w:rPr>
            <w:noProof/>
          </w:rPr>
          <w:drawing>
            <wp:inline distT="0" distB="0" distL="0" distR="0" wp14:anchorId="73C8AC7B" wp14:editId="27BD6F5F">
              <wp:extent cx="163830" cy="210820"/>
              <wp:effectExtent l="0" t="0" r="762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3830" cy="210820"/>
                      </a:xfrm>
                      <a:prstGeom prst="rect">
                        <a:avLst/>
                      </a:prstGeom>
                      <a:noFill/>
                      <a:ln>
                        <a:noFill/>
                      </a:ln>
                    </pic:spPr>
                  </pic:pic>
                </a:graphicData>
              </a:graphic>
            </wp:inline>
          </w:drawing>
        </w:r>
        <w:r w:rsidRPr="001E61A8">
          <w:t>and</w:t>
        </w:r>
        <w:r w:rsidR="002116BE">
          <w:rPr>
            <w:noProof/>
          </w:rPr>
          <w:drawing>
            <wp:inline distT="0" distB="0" distL="0" distR="0" wp14:anchorId="748DE7F6" wp14:editId="774083EF">
              <wp:extent cx="181610" cy="210820"/>
              <wp:effectExtent l="0" t="0" r="889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1610" cy="210820"/>
                      </a:xfrm>
                      <a:prstGeom prst="rect">
                        <a:avLst/>
                      </a:prstGeom>
                      <a:noFill/>
                      <a:ln>
                        <a:noFill/>
                      </a:ln>
                    </pic:spPr>
                  </pic:pic>
                </a:graphicData>
              </a:graphic>
            </wp:inline>
          </w:drawing>
        </w:r>
        <w:r w:rsidRPr="001E61A8">
          <w:t xml:space="preserve">. Each round of cross validation generated a linear regression model. In order to build a more </w:t>
        </w:r>
        <w:r w:rsidRPr="001E61A8">
          <w:lastRenderedPageBreak/>
          <w:t xml:space="preserve">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of all the predictions during the 1,000 rounds of training. The average number of non-zero weights when predicting  </w:t>
        </w:r>
        <w:r w:rsidRPr="001E61A8">
          <w:rPr>
            <w:i/>
          </w:rPr>
          <w:t>k</w:t>
        </w:r>
        <w:r w:rsidRPr="001E61A8">
          <w:rPr>
            <w:vertAlign w:val="subscript"/>
          </w:rPr>
          <w:t>cat</w:t>
        </w:r>
        <w:r w:rsidRPr="001E61A8">
          <w:t>/K</w:t>
        </w:r>
        <w:r w:rsidRPr="001E61A8">
          <w:rPr>
            <w:vertAlign w:val="subscript"/>
          </w:rPr>
          <w:t>M</w:t>
        </w:r>
        <w:r w:rsidRPr="001E61A8">
          <w:t xml:space="preserve">,  </w:t>
        </w:r>
        <w:r w:rsidRPr="001E61A8">
          <w:rPr>
            <w:i/>
          </w:rPr>
          <w:t>k</w:t>
        </w:r>
        <w:r w:rsidRPr="001E61A8">
          <w:rPr>
            <w:vertAlign w:val="subscript"/>
          </w:rPr>
          <w:t>cat</w:t>
        </w:r>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r w:rsidRPr="001E61A8">
          <w:rPr>
            <w:i/>
          </w:rPr>
          <w:t>k</w:t>
        </w:r>
        <w:r w:rsidRPr="001E61A8">
          <w:rPr>
            <w:vertAlign w:val="subscript"/>
          </w:rPr>
          <w:t>cat</w:t>
        </w:r>
        <w:r w:rsidRPr="001E61A8">
          <w:t>/K</w:t>
        </w:r>
        <w:r w:rsidRPr="001E61A8">
          <w:rPr>
            <w:vertAlign w:val="subscript"/>
          </w:rPr>
          <w:t>M</w:t>
        </w:r>
        <w:r w:rsidRPr="001E61A8">
          <w:t xml:space="preserve">, 8 for </w:t>
        </w:r>
        <w:r w:rsidRPr="001E61A8">
          <w:rPr>
            <w:i/>
          </w:rPr>
          <w:t>k</w:t>
        </w:r>
        <w:r w:rsidRPr="001E61A8">
          <w:rPr>
            <w:vertAlign w:val="subscript"/>
          </w:rPr>
          <w:t>cat</w:t>
        </w:r>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w:t>
        </w:r>
      </w:ins>
    </w:p>
    <w:p w14:paraId="08D025D3" w14:textId="1EB8819D" w:rsidR="00DF34E5" w:rsidDel="00F01740" w:rsidRDefault="00EF1753" w:rsidP="00EF1753">
      <w:pPr>
        <w:spacing w:line="480" w:lineRule="auto"/>
        <w:rPr>
          <w:del w:id="236" w:author="王晓康" w:date="2015-11-27T21:05:00Z"/>
        </w:rPr>
      </w:pPr>
      <w:ins w:id="237" w:author="Alex" w:date="2015-11-24T14:42:00Z">
        <w:del w:id="238" w:author="王晓康" w:date="2015-11-27T21:05:00Z">
          <w:r w:rsidDel="00F01740">
            <w:tab/>
            <w:delText xml:space="preserve">Each bootstrap set is constructed by uniformly sampling from the original database, with a coverage of 87%, which is calculated as </w:delTex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commentRangeStart w:id="239"/>
          <w:r w:rsidDel="00F01740">
            <w:delText>.  The following figure shows the prediction of the left-out subsets during bootstrapping.</w:delText>
          </w:r>
        </w:del>
      </w:ins>
      <w:commentRangeEnd w:id="239"/>
      <w:del w:id="240" w:author="王晓康" w:date="2015-11-27T21:05:00Z">
        <w:r w:rsidR="00127CB3" w:rsidDel="00F01740">
          <w:rPr>
            <w:rStyle w:val="CommentReference"/>
          </w:rPr>
          <w:commentReference w:id="239"/>
        </w:r>
      </w:del>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r w:rsidR="00DF34E5">
        <w:t>jbsiegel@ucdavis.edu</w:t>
      </w:r>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lastRenderedPageBreak/>
        <w:t>ACKNOWLEDGMENT</w:t>
      </w:r>
      <w:r w:rsidR="00AE71AE" w:rsidRPr="00726317">
        <w:rPr>
          <w:b/>
        </w:rPr>
        <w:t>S</w:t>
      </w:r>
    </w:p>
    <w:p w14:paraId="4698EB05" w14:textId="036683F0" w:rsidR="000650B5" w:rsidRDefault="00DF34E5" w:rsidP="000119AD">
      <w:pPr>
        <w:spacing w:line="480" w:lineRule="auto"/>
      </w:pPr>
      <w:r>
        <w:t>This work was supported by A</w:t>
      </w:r>
      <w:ins w:id="241" w:author="Alex" w:date="2015-11-24T14:52:00Z">
        <w:r w:rsidR="0010001F">
          <w:t>rmy Research Office</w:t>
        </w:r>
      </w:ins>
      <w:del w:id="242" w:author="Alex" w:date="2015-11-24T14:52:00Z">
        <w:r w:rsidDel="0010001F">
          <w:delText>RO</w:delText>
        </w:r>
      </w:del>
      <w:r>
        <w:t xml:space="preserve"> #201121557 and N</w:t>
      </w:r>
      <w:ins w:id="243" w:author="Alex" w:date="2015-11-24T14:52:00Z">
        <w:r w:rsidR="0010001F">
          <w:t xml:space="preserve">ational Science Foundation </w:t>
        </w:r>
      </w:ins>
      <w:del w:id="244" w:author="Alex" w:date="2015-11-24T14:52:00Z">
        <w:r w:rsidDel="0010001F">
          <w:delText xml:space="preserve">SF </w:delText>
        </w:r>
      </w:del>
      <w:r>
        <w:t xml:space="preserve">#1254205 (IT) and </w:t>
      </w:r>
      <w:ins w:id="245" w:author="Alex" w:date="2015-11-24T14:52:00Z">
        <w:r w:rsidR="0010001F">
          <w:t xml:space="preserve">Alfred P. </w:t>
        </w:r>
      </w:ins>
      <w:r>
        <w:t xml:space="preserve">Sloan </w:t>
      </w:r>
      <w:ins w:id="246" w:author="Alex" w:date="2015-11-24T14:52:00Z">
        <w:r w:rsidR="0010001F">
          <w:t xml:space="preserve">Foundation </w:t>
        </w:r>
      </w:ins>
      <w:r>
        <w:t xml:space="preserve">#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663740C6" w14:textId="77777777" w:rsidR="00301B98" w:rsidRPr="00301B98" w:rsidRDefault="00696E24" w:rsidP="00301B98">
      <w:pPr>
        <w:pStyle w:val="EndNoteBibliography"/>
        <w:rPr>
          <w:noProof/>
        </w:rPr>
      </w:pPr>
      <w:r>
        <w:fldChar w:fldCharType="begin"/>
      </w:r>
      <w:r>
        <w:instrText xml:space="preserve"> ADDIN EN.REFLIST </w:instrText>
      </w:r>
      <w:r>
        <w:fldChar w:fldCharType="separate"/>
      </w:r>
      <w:r w:rsidR="00301B98" w:rsidRPr="00301B98">
        <w:rPr>
          <w:noProof/>
        </w:rPr>
        <w:t>1.</w:t>
      </w:r>
      <w:r w:rsidR="00301B98" w:rsidRPr="00301B98">
        <w:rPr>
          <w:noProof/>
        </w:rPr>
        <w:tab/>
        <w:t>Mak WS, Siegel JB. Computational enzyme design: Transitioning from catalytic proteins to enzymes. Current opinion in structural biology. 2014;27:87-94.</w:t>
      </w:r>
    </w:p>
    <w:p w14:paraId="4A563C63" w14:textId="77777777" w:rsidR="00301B98" w:rsidRPr="00301B98" w:rsidRDefault="00301B98" w:rsidP="00301B98">
      <w:pPr>
        <w:pStyle w:val="EndNoteBibliography"/>
        <w:rPr>
          <w:noProof/>
        </w:rPr>
      </w:pPr>
      <w:r w:rsidRPr="00301B98">
        <w:rPr>
          <w:noProof/>
        </w:rPr>
        <w:t>2.</w:t>
      </w:r>
      <w:r w:rsidRPr="00301B98">
        <w:rPr>
          <w:noProof/>
        </w:rPr>
        <w:tab/>
        <w:t>Siegel JB, Smith AL, Poust S, Wargacki AJ, Bar-Even A, Louw C, et al. Computational protein design enables a novel one-carbon assimilation pathway. Proceedings of the National Academy of Sciences. 2015;112(12):3704-9.</w:t>
      </w:r>
    </w:p>
    <w:p w14:paraId="39A57BAB" w14:textId="77777777" w:rsidR="00301B98" w:rsidRPr="00301B98" w:rsidRDefault="00301B98" w:rsidP="00301B98">
      <w:pPr>
        <w:pStyle w:val="EndNoteBibliography"/>
        <w:rPr>
          <w:noProof/>
        </w:rPr>
      </w:pPr>
      <w:r w:rsidRPr="00301B98">
        <w:rPr>
          <w:noProof/>
        </w:rPr>
        <w:t>3.</w:t>
      </w:r>
      <w:r w:rsidRPr="00301B98">
        <w:rPr>
          <w:noProof/>
        </w:rPr>
        <w:tab/>
        <w:t>Damborsky J, Brezovsky J. Computational tools for designing and engineering enzymes. Current opinion in chemical biology. 2014;19:8-16.</w:t>
      </w:r>
    </w:p>
    <w:p w14:paraId="5F7CD274" w14:textId="77777777" w:rsidR="00301B98" w:rsidRPr="00301B98" w:rsidRDefault="00301B98" w:rsidP="00301B98">
      <w:pPr>
        <w:pStyle w:val="EndNoteBibliography"/>
        <w:rPr>
          <w:noProof/>
        </w:rPr>
      </w:pPr>
      <w:r w:rsidRPr="00301B98">
        <w:rPr>
          <w:noProof/>
        </w:rPr>
        <w:t>4.</w:t>
      </w:r>
      <w:r w:rsidRPr="00301B98">
        <w:rPr>
          <w:noProof/>
        </w:rPr>
        <w:tab/>
        <w:t>Gordon SR, Stanley EJ, Wolf S, Toland A, Wu SJ, Hadidi D, et al. Computational design of an α-Gliadin Peptidase. Journal of the American Chemical Society. 2012;134(50):20513-20.</w:t>
      </w:r>
    </w:p>
    <w:p w14:paraId="10E45F4F" w14:textId="77777777" w:rsidR="00301B98" w:rsidRPr="00301B98" w:rsidRDefault="00301B98" w:rsidP="00301B98">
      <w:pPr>
        <w:pStyle w:val="EndNoteBibliography"/>
        <w:rPr>
          <w:noProof/>
        </w:rPr>
      </w:pPr>
      <w:r w:rsidRPr="00301B98">
        <w:rPr>
          <w:noProof/>
        </w:rPr>
        <w:t>5.</w:t>
      </w:r>
      <w:r w:rsidRPr="00301B98">
        <w:rPr>
          <w:noProof/>
        </w:rPr>
        <w:tab/>
        <w:t>Marcheschi RJ, Li H, Zhang K, Noey EL, Kim S, Chaubey A, et al. A Synthetic Recursive “+1” Pathway for Carbon Chain Elongation. ACS chemical biology. 2012;7(4):689-97.</w:t>
      </w:r>
    </w:p>
    <w:p w14:paraId="4F9A3FE3" w14:textId="77777777" w:rsidR="00301B98" w:rsidRPr="00301B98" w:rsidRDefault="00301B98" w:rsidP="00301B98">
      <w:pPr>
        <w:pStyle w:val="EndNoteBibliography"/>
        <w:rPr>
          <w:noProof/>
        </w:rPr>
      </w:pPr>
      <w:r w:rsidRPr="00301B98">
        <w:rPr>
          <w:noProof/>
        </w:rPr>
        <w:t>6.</w:t>
      </w:r>
      <w:r w:rsidRPr="00301B98">
        <w:rPr>
          <w:noProof/>
        </w:rPr>
        <w:tab/>
        <w:t>Khare SD, Kipnis Y, Greisen P, Jr., Takeuchi R, Ashani Y, Goldsmith M, et al. Computational redesign of a mononuclear zinc metalloenzyme for organophosphate hydrolysis. Nature chemical biology. 2012;8(3):294-300.</w:t>
      </w:r>
    </w:p>
    <w:p w14:paraId="1E15E496" w14:textId="77777777" w:rsidR="00301B98" w:rsidRPr="00301B98" w:rsidRDefault="00301B98" w:rsidP="00301B98">
      <w:pPr>
        <w:pStyle w:val="EndNoteBibliography"/>
        <w:rPr>
          <w:noProof/>
        </w:rPr>
      </w:pPr>
      <w:r w:rsidRPr="00301B98">
        <w:rPr>
          <w:noProof/>
        </w:rPr>
        <w:t>7.</w:t>
      </w:r>
      <w:r w:rsidRPr="00301B98">
        <w:rPr>
          <w:noProof/>
        </w:rPr>
        <w:tab/>
        <w:t>Kumar MS, Bava KA, Gromiha MM, Prabakaran P, Kitajima K, Uedaira H, et al. ProTherm and ProNIT: thermodynamic databases for proteins and protein–nucleic acid interactions. Nucleic acids research. 2006;34(suppl 1):D204-D6.</w:t>
      </w:r>
    </w:p>
    <w:p w14:paraId="1547EBF7" w14:textId="77777777" w:rsidR="00301B98" w:rsidRPr="00301B98" w:rsidRDefault="00301B98" w:rsidP="00301B98">
      <w:pPr>
        <w:pStyle w:val="EndNoteBibliography"/>
        <w:rPr>
          <w:noProof/>
        </w:rPr>
      </w:pPr>
      <w:r w:rsidRPr="00301B98">
        <w:rPr>
          <w:rFonts w:hint="eastAsia"/>
          <w:noProof/>
        </w:rPr>
        <w:t>8.</w:t>
      </w:r>
      <w:r w:rsidRPr="00301B98">
        <w:rPr>
          <w:rFonts w:hint="eastAsia"/>
          <w:noProof/>
        </w:rPr>
        <w:tab/>
        <w:t>Kellogg EH, Leaver</w:t>
      </w:r>
      <w:r w:rsidRPr="00301B98">
        <w:rPr>
          <w:rFonts w:hint="eastAsia"/>
          <w:noProof/>
        </w:rPr>
        <w:t>‐</w:t>
      </w:r>
      <w:r w:rsidRPr="00301B98">
        <w:rPr>
          <w:rFonts w:hint="eastAsia"/>
          <w:noProof/>
        </w:rPr>
        <w:t>Fay A, Baker D. Role of conformational sampling in computing mutation</w:t>
      </w:r>
      <w:r w:rsidRPr="00301B98">
        <w:rPr>
          <w:rFonts w:hint="eastAsia"/>
          <w:noProof/>
        </w:rPr>
        <w:t>‐</w:t>
      </w:r>
      <w:r w:rsidRPr="00301B98">
        <w:rPr>
          <w:rFonts w:hint="eastAsia"/>
          <w:noProof/>
        </w:rPr>
        <w:t>induced changes in protein structure and stability. Proteins: Structure, Function, and Bioinformatics. 2011;79(3):830-8.</w:t>
      </w:r>
    </w:p>
    <w:p w14:paraId="6072FBB3" w14:textId="77777777" w:rsidR="00301B98" w:rsidRPr="00301B98" w:rsidRDefault="00301B98" w:rsidP="00301B98">
      <w:pPr>
        <w:pStyle w:val="EndNoteBibliography"/>
        <w:rPr>
          <w:noProof/>
        </w:rPr>
      </w:pPr>
      <w:r w:rsidRPr="00301B98">
        <w:rPr>
          <w:noProof/>
        </w:rPr>
        <w:t>9.</w:t>
      </w:r>
      <w:r w:rsidRPr="00301B98">
        <w:rPr>
          <w:noProof/>
        </w:rPr>
        <w:tab/>
        <w:t>Guerois R, Nielsen JE, Serrano L. Predicting changes in the stability of proteins and protein complexes: a study of more than 1000 mutations. Journal of molecular biology. 2002;320(2):369-87.</w:t>
      </w:r>
    </w:p>
    <w:p w14:paraId="09C2C9FB" w14:textId="77777777" w:rsidR="00301B98" w:rsidRPr="00301B98" w:rsidRDefault="00301B98" w:rsidP="00301B98">
      <w:pPr>
        <w:pStyle w:val="EndNoteBibliography"/>
        <w:rPr>
          <w:noProof/>
        </w:rPr>
      </w:pPr>
      <w:r w:rsidRPr="00301B98">
        <w:rPr>
          <w:noProof/>
        </w:rPr>
        <w:t>10.</w:t>
      </w:r>
      <w:r w:rsidRPr="00301B98">
        <w:rPr>
          <w:noProof/>
        </w:rPr>
        <w:tab/>
        <w:t>Minshull J, Ness JE, Gustafsson C, Govindarajan S. Predicting enzyme function from protein sequence. Current opinion in chemical biology. 2005;9(2):202-9.</w:t>
      </w:r>
    </w:p>
    <w:p w14:paraId="2E829CE1" w14:textId="77777777" w:rsidR="00301B98" w:rsidRPr="00301B98" w:rsidRDefault="00301B98" w:rsidP="00301B98">
      <w:pPr>
        <w:pStyle w:val="EndNoteBibliography"/>
        <w:rPr>
          <w:noProof/>
        </w:rPr>
      </w:pPr>
      <w:r w:rsidRPr="00301B98">
        <w:rPr>
          <w:noProof/>
        </w:rPr>
        <w:lastRenderedPageBreak/>
        <w:t>11.</w:t>
      </w:r>
      <w:r w:rsidRPr="00301B98">
        <w:rPr>
          <w:noProof/>
        </w:rPr>
        <w:tab/>
        <w:t>Govindarajan S, Mannervik B, Silverman JA, Wright K, Regitsky D, Hegazy U, et al. Mapping of amino acid substitutions conferring herbicide resistance in wheat glutathione transferase. ACS synthetic biology. 2014;4(3):221-7.</w:t>
      </w:r>
    </w:p>
    <w:p w14:paraId="37E2243E" w14:textId="77777777" w:rsidR="00301B98" w:rsidRPr="00301B98" w:rsidRDefault="00301B98" w:rsidP="00301B98">
      <w:pPr>
        <w:pStyle w:val="EndNoteBibliography"/>
        <w:rPr>
          <w:noProof/>
        </w:rPr>
      </w:pPr>
      <w:r w:rsidRPr="00301B98">
        <w:rPr>
          <w:noProof/>
        </w:rPr>
        <w:t>12.</w:t>
      </w:r>
      <w:r w:rsidRPr="00301B98">
        <w:rPr>
          <w:noProof/>
        </w:rPr>
        <w:tab/>
        <w:t>Liao J, Warmuth MK, Govindarajan S, Ness JE, Wang RP, Gustafsson C, et al. Engineering proteinase K using machine learning and synthetic genes. BMC biotechnology. 2007;7(1):16.</w:t>
      </w:r>
    </w:p>
    <w:p w14:paraId="5AD14044" w14:textId="77777777" w:rsidR="00301B98" w:rsidRPr="00301B98" w:rsidRDefault="00301B98" w:rsidP="00301B98">
      <w:pPr>
        <w:pStyle w:val="EndNoteBibliography"/>
        <w:rPr>
          <w:noProof/>
        </w:rPr>
      </w:pPr>
      <w:r w:rsidRPr="00301B98">
        <w:rPr>
          <w:noProof/>
        </w:rPr>
        <w:t>13.</w:t>
      </w:r>
      <w:r w:rsidRPr="00301B98">
        <w:rPr>
          <w:noProof/>
        </w:rPr>
        <w:tab/>
        <w:t>Romero PA, Tran TM, Abate AR. Dissecting enzyme function with microfluidic-based deep mutational scanning. Proceedings of the National Academy of Sciences. 2015:201422285.</w:t>
      </w:r>
    </w:p>
    <w:p w14:paraId="08DB662D" w14:textId="77777777" w:rsidR="00301B98" w:rsidRPr="00301B98" w:rsidRDefault="00301B98" w:rsidP="00301B98">
      <w:pPr>
        <w:pStyle w:val="EndNoteBibliography"/>
        <w:rPr>
          <w:noProof/>
        </w:rPr>
      </w:pPr>
      <w:r w:rsidRPr="00301B98">
        <w:rPr>
          <w:noProof/>
        </w:rPr>
        <w:t>14.</w:t>
      </w:r>
      <w:r w:rsidRPr="00301B98">
        <w:rPr>
          <w:noProof/>
        </w:rPr>
        <w:tab/>
        <w:t>Stiffler MA, Hekstra DR, Ranganathan R. Evolvability as a Function of Purifying Selection in TEM-1 β-Lactamase. Cell. 2015;160(5):882-92.</w:t>
      </w:r>
    </w:p>
    <w:p w14:paraId="02DC4B49" w14:textId="77777777" w:rsidR="00301B98" w:rsidRPr="00301B98" w:rsidRDefault="00301B98" w:rsidP="00301B98">
      <w:pPr>
        <w:pStyle w:val="EndNoteBibliography"/>
        <w:rPr>
          <w:noProof/>
        </w:rPr>
      </w:pPr>
      <w:r w:rsidRPr="00301B98">
        <w:rPr>
          <w:noProof/>
        </w:rPr>
        <w:t>15.</w:t>
      </w:r>
      <w:r w:rsidRPr="00301B98">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A9C35F8" w14:textId="77777777" w:rsidR="00301B98" w:rsidRPr="00301B98" w:rsidRDefault="00301B98" w:rsidP="00301B98">
      <w:pPr>
        <w:pStyle w:val="EndNoteBibliography"/>
        <w:rPr>
          <w:noProof/>
        </w:rPr>
      </w:pPr>
      <w:r w:rsidRPr="00301B98">
        <w:rPr>
          <w:noProof/>
        </w:rPr>
        <w:t>16.</w:t>
      </w:r>
      <w:r w:rsidRPr="00301B98">
        <w:rPr>
          <w:noProof/>
        </w:rPr>
        <w:tab/>
        <w:t>DeLano WL. The PyMOL molecular graphics system. 2002.</w:t>
      </w:r>
    </w:p>
    <w:p w14:paraId="5EF3563A" w14:textId="77777777" w:rsidR="00301B98" w:rsidRPr="00301B98" w:rsidRDefault="00301B98" w:rsidP="00301B98">
      <w:pPr>
        <w:pStyle w:val="EndNoteBibliography"/>
        <w:rPr>
          <w:noProof/>
        </w:rPr>
      </w:pPr>
      <w:r w:rsidRPr="00301B98">
        <w:rPr>
          <w:noProof/>
        </w:rPr>
        <w:t>17.</w:t>
      </w:r>
      <w:r w:rsidRPr="00301B98">
        <w:rPr>
          <w:noProof/>
        </w:rPr>
        <w:tab/>
        <w:t>Rye CS, Withers SG. Glycosidase mechanisms. Current opinion in chemical biology. 2000;4(5):573-80.</w:t>
      </w:r>
    </w:p>
    <w:p w14:paraId="03A391F5" w14:textId="77777777" w:rsidR="00301B98" w:rsidRPr="00301B98" w:rsidRDefault="00301B98" w:rsidP="00301B98">
      <w:pPr>
        <w:pStyle w:val="EndNoteBibliography"/>
        <w:rPr>
          <w:noProof/>
        </w:rPr>
      </w:pPr>
      <w:r w:rsidRPr="00301B98">
        <w:rPr>
          <w:noProof/>
        </w:rPr>
        <w:t>18.</w:t>
      </w:r>
      <w:r w:rsidRPr="00301B98">
        <w:rPr>
          <w:noProof/>
        </w:rPr>
        <w:tab/>
        <w:t>Wu SJ, Eiben CB, Carra JH, Huang I, Zong D, Liu P, et al. Improvement of a potential anthrax therapeutic by computational protein design. Journal of Biological Chemistry. 2011;286(37):32586-92.</w:t>
      </w:r>
    </w:p>
    <w:p w14:paraId="4D148A51" w14:textId="77777777" w:rsidR="00301B98" w:rsidRPr="00301B98" w:rsidRDefault="00301B98" w:rsidP="00301B98">
      <w:pPr>
        <w:pStyle w:val="EndNoteBibliography"/>
        <w:rPr>
          <w:noProof/>
        </w:rPr>
      </w:pPr>
      <w:r w:rsidRPr="00301B98">
        <w:rPr>
          <w:noProof/>
        </w:rPr>
        <w:t>19.</w:t>
      </w:r>
      <w:r w:rsidRPr="00301B98">
        <w:rPr>
          <w:noProof/>
        </w:rPr>
        <w:tab/>
        <w:t>Kunkel TA. Rapid and efficient site-specific mutagenesis without phenotypic selection. Proceedings of the National Academy of Sciences. 1985;82(2):488-92.</w:t>
      </w:r>
    </w:p>
    <w:p w14:paraId="0E5D7A9A" w14:textId="77777777" w:rsidR="00301B98" w:rsidRPr="00301B98" w:rsidRDefault="00301B98" w:rsidP="00301B98">
      <w:pPr>
        <w:pStyle w:val="EndNoteBibliography"/>
        <w:rPr>
          <w:noProof/>
        </w:rPr>
      </w:pPr>
      <w:r w:rsidRPr="00301B98">
        <w:rPr>
          <w:noProof/>
        </w:rPr>
        <w:t>20.</w:t>
      </w:r>
      <w:r w:rsidRPr="00301B98">
        <w:rPr>
          <w:noProof/>
        </w:rPr>
        <w:tab/>
        <w:t>Fersht A. Structure and mechanism in protein science: a guide to enzyme catalysis and protein folding: Macmillan; 1999.</w:t>
      </w:r>
    </w:p>
    <w:p w14:paraId="1A3C31F5" w14:textId="77777777" w:rsidR="00301B98" w:rsidRPr="00301B98" w:rsidRDefault="00301B98" w:rsidP="00301B98">
      <w:pPr>
        <w:pStyle w:val="EndNoteBibliography"/>
        <w:rPr>
          <w:noProof/>
        </w:rPr>
      </w:pPr>
      <w:r w:rsidRPr="00301B98">
        <w:rPr>
          <w:noProof/>
        </w:rPr>
        <w:t>21.</w:t>
      </w:r>
      <w:r w:rsidRPr="00301B98">
        <w:rPr>
          <w:noProof/>
        </w:rPr>
        <w:tab/>
        <w:t>Warshel A, Sharma PK, Kato M, Xiang Y, Liu H, Olsson MHM. Electrostatic Basis for Enzyme Catalysis. Chemical Reviews. 2006;106(8):3210-35.</w:t>
      </w:r>
    </w:p>
    <w:p w14:paraId="02126474" w14:textId="77777777" w:rsidR="00301B98" w:rsidRPr="00301B98" w:rsidRDefault="00301B98" w:rsidP="00301B98">
      <w:pPr>
        <w:pStyle w:val="EndNoteBibliography"/>
        <w:rPr>
          <w:noProof/>
        </w:rPr>
      </w:pPr>
      <w:r w:rsidRPr="00301B98">
        <w:rPr>
          <w:noProof/>
        </w:rPr>
        <w:t>22.</w:t>
      </w:r>
      <w:r w:rsidRPr="00301B98">
        <w:rPr>
          <w:noProof/>
        </w:rPr>
        <w:tab/>
        <w:t>McCarter JD, Withers SG. Mechanisms of enzymatic glycoside hydrolysis. Current opinion in structural biology. 1994;4(6):885-92.</w:t>
      </w:r>
    </w:p>
    <w:p w14:paraId="3E51CE9B" w14:textId="77777777" w:rsidR="00301B98" w:rsidRPr="00301B98" w:rsidRDefault="00301B98" w:rsidP="00301B98">
      <w:pPr>
        <w:pStyle w:val="EndNoteBibliography"/>
        <w:rPr>
          <w:noProof/>
        </w:rPr>
      </w:pPr>
      <w:r w:rsidRPr="00301B98">
        <w:rPr>
          <w:noProof/>
        </w:rPr>
        <w:t>23.</w:t>
      </w:r>
      <w:r w:rsidRPr="00301B98">
        <w:rPr>
          <w:noProof/>
        </w:rPr>
        <w:tab/>
        <w:t>Mesecar AD, Stoddard BL, Koshland DE, Jr. Orbital steering in the catalytic power of enzymes: small structural changes with large catalytic consequences. Science. 1997;277(5323):202-6.</w:t>
      </w:r>
    </w:p>
    <w:p w14:paraId="2089BE61" w14:textId="77777777" w:rsidR="00301B98" w:rsidRPr="00301B98" w:rsidRDefault="00301B98" w:rsidP="00301B98">
      <w:pPr>
        <w:pStyle w:val="EndNoteBibliography"/>
        <w:rPr>
          <w:noProof/>
        </w:rPr>
      </w:pPr>
      <w:r w:rsidRPr="00301B98">
        <w:rPr>
          <w:noProof/>
        </w:rPr>
        <w:t>24.</w:t>
      </w:r>
      <w:r w:rsidRPr="00301B98">
        <w:rPr>
          <w:noProof/>
        </w:rPr>
        <w:tab/>
        <w:t>Sunden F, Peck A, Salzman J, Ressl S, Herschlag D. Extensive site-directed mutagenesis reveals interconnected functional units in the alkaline phosphatase active site. eLife. 2015;4.</w:t>
      </w:r>
    </w:p>
    <w:p w14:paraId="0DD0F6E2" w14:textId="77777777" w:rsidR="00301B98" w:rsidRPr="00301B98" w:rsidRDefault="00301B98" w:rsidP="00301B98">
      <w:pPr>
        <w:pStyle w:val="EndNoteBibliography"/>
        <w:rPr>
          <w:noProof/>
        </w:rPr>
      </w:pPr>
      <w:r w:rsidRPr="00301B98">
        <w:rPr>
          <w:noProof/>
        </w:rPr>
        <w:t>25.</w:t>
      </w:r>
      <w:r w:rsidRPr="00301B98">
        <w:rPr>
          <w:noProof/>
        </w:rPr>
        <w:tab/>
        <w:t>Gibson DG, Young L, Chuang R-Y, Venter JC, Hutchison CA, Smith HO. Enzymatic assembly of DNA molecules up to several hundred kilobases. Nature methods. 2009;6(5):343-5.</w:t>
      </w:r>
    </w:p>
    <w:p w14:paraId="5F5E00A0" w14:textId="011E989A"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4" w:author="Justin Siegel" w:date="2015-11-27T14:55:00Z" w:initials="JS">
    <w:p w14:paraId="3CD3A3D2" w14:textId="71D92332" w:rsidR="00371E25" w:rsidRDefault="00371E25">
      <w:pPr>
        <w:pStyle w:val="CommentText"/>
      </w:pPr>
      <w:r>
        <w:rPr>
          <w:rStyle w:val="CommentReference"/>
        </w:rPr>
        <w:annotationRef/>
      </w:r>
      <w:r>
        <w:t>We do not provide details for each short name!!!  Provide link to reference to where online this can be found!</w:t>
      </w:r>
    </w:p>
  </w:comment>
  <w:comment w:id="239" w:author="Justin Siegel" w:date="2015-11-27T15:06:00Z" w:initials="JS">
    <w:p w14:paraId="699C229B" w14:textId="032D0E70" w:rsidR="00127CB3" w:rsidRDefault="00127CB3">
      <w:pPr>
        <w:pStyle w:val="CommentText"/>
      </w:pPr>
      <w:r>
        <w:rPr>
          <w:rStyle w:val="CommentReference"/>
        </w:rPr>
        <w:annotationRef/>
      </w:r>
      <w:r>
        <w:t>I have no idea what is being said here.  The following Figure refers to Fig S9 (I think), but how is this different than Figure 4 and how does this respond to the reviewer comment?  I am assuming they want something more like an R and Rfree tht is common in crystallography… however I am not sure that is actually appropriate here (maybe it is thoug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D3A3D2" w15:done="0"/>
  <w15:commentEx w15:paraId="699C22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85F56B" w14:textId="77777777" w:rsidR="00E43537" w:rsidRDefault="00E43537" w:rsidP="009564E3">
      <w:r>
        <w:separator/>
      </w:r>
    </w:p>
  </w:endnote>
  <w:endnote w:type="continuationSeparator" w:id="0">
    <w:p w14:paraId="1645CC01" w14:textId="77777777" w:rsidR="00E43537" w:rsidRDefault="00E43537" w:rsidP="009564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F1237" w14:textId="77777777" w:rsidR="00E43537" w:rsidRDefault="00E43537" w:rsidP="009564E3">
      <w:r>
        <w:separator/>
      </w:r>
    </w:p>
  </w:footnote>
  <w:footnote w:type="continuationSeparator" w:id="0">
    <w:p w14:paraId="153AD988" w14:textId="77777777" w:rsidR="00E43537" w:rsidRDefault="00E43537" w:rsidP="009564E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王晓康">
    <w15:presenceInfo w15:providerId="Windows Live" w15:userId="9cda4894a5c51dd8"/>
  </w15:person>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50psdaz5va5iepzebvtazjrrese29v05zv&quot;&gt;My EndNote Library&lt;record-ids&gt;&lt;item&gt;95&lt;/item&gt;&lt;item&gt;756&lt;/item&gt;&lt;item&gt;853&lt;/item&gt;&lt;item&gt;854&lt;/item&gt;&lt;item&gt;855&lt;/item&gt;&lt;item&gt;856&lt;/item&gt;&lt;item&gt;857&lt;/item&gt;&lt;item&gt;858&lt;/item&gt;&lt;item&gt;859&lt;/item&gt;&lt;item&gt;860&lt;/item&gt;&lt;item&gt;861&lt;/item&gt;&lt;item&gt;862&lt;/item&gt;&lt;item&gt;863&lt;/item&gt;&lt;item&gt;864&lt;/item&gt;&lt;item&gt;865&lt;/item&gt;&lt;item&gt;866&lt;/item&gt;&lt;item&gt;867&lt;/item&gt;&lt;item&gt;868&lt;/item&gt;&lt;item&gt;869&lt;/item&gt;&lt;item&gt;870&lt;/item&gt;&lt;item&gt;871&lt;/item&gt;&lt;item&gt;872&lt;/item&gt;&lt;item&gt;873&lt;/item&gt;&lt;item&gt;874&lt;/item&gt;&lt;/record-ids&gt;&lt;/item&gt;&lt;/Libraries&gt;"/>
  </w:docVars>
  <w:rsids>
    <w:rsidRoot w:val="00DF34E5"/>
    <w:rsid w:val="0000171F"/>
    <w:rsid w:val="00005289"/>
    <w:rsid w:val="000119AD"/>
    <w:rsid w:val="0001221D"/>
    <w:rsid w:val="00014BDA"/>
    <w:rsid w:val="0002524B"/>
    <w:rsid w:val="00031D61"/>
    <w:rsid w:val="00033429"/>
    <w:rsid w:val="00045445"/>
    <w:rsid w:val="00045EB9"/>
    <w:rsid w:val="00052C31"/>
    <w:rsid w:val="000650B5"/>
    <w:rsid w:val="00065C52"/>
    <w:rsid w:val="00071770"/>
    <w:rsid w:val="00077F77"/>
    <w:rsid w:val="000821C2"/>
    <w:rsid w:val="00083AB7"/>
    <w:rsid w:val="00086851"/>
    <w:rsid w:val="000903CE"/>
    <w:rsid w:val="000935EF"/>
    <w:rsid w:val="000955ED"/>
    <w:rsid w:val="000964B5"/>
    <w:rsid w:val="000A18D3"/>
    <w:rsid w:val="000C62FC"/>
    <w:rsid w:val="000D05AB"/>
    <w:rsid w:val="000D16BA"/>
    <w:rsid w:val="000E4A77"/>
    <w:rsid w:val="000E5CDA"/>
    <w:rsid w:val="0010001F"/>
    <w:rsid w:val="001112F9"/>
    <w:rsid w:val="001146FA"/>
    <w:rsid w:val="00114C36"/>
    <w:rsid w:val="00127732"/>
    <w:rsid w:val="00127CB3"/>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C4B41"/>
    <w:rsid w:val="001C54BB"/>
    <w:rsid w:val="001D53D8"/>
    <w:rsid w:val="001E29D7"/>
    <w:rsid w:val="001E51F9"/>
    <w:rsid w:val="001F1063"/>
    <w:rsid w:val="001F22B9"/>
    <w:rsid w:val="00201544"/>
    <w:rsid w:val="002116BE"/>
    <w:rsid w:val="00224C00"/>
    <w:rsid w:val="00226CF0"/>
    <w:rsid w:val="002321CD"/>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01B98"/>
    <w:rsid w:val="00312061"/>
    <w:rsid w:val="00314013"/>
    <w:rsid w:val="00325684"/>
    <w:rsid w:val="003338E7"/>
    <w:rsid w:val="00342F97"/>
    <w:rsid w:val="003450CB"/>
    <w:rsid w:val="003451AD"/>
    <w:rsid w:val="00354AFE"/>
    <w:rsid w:val="00354D86"/>
    <w:rsid w:val="00371E25"/>
    <w:rsid w:val="00383E10"/>
    <w:rsid w:val="00384443"/>
    <w:rsid w:val="0038771D"/>
    <w:rsid w:val="00393445"/>
    <w:rsid w:val="003A31D2"/>
    <w:rsid w:val="003B2366"/>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5C4E"/>
    <w:rsid w:val="005C7E73"/>
    <w:rsid w:val="005D02D5"/>
    <w:rsid w:val="005D2EAE"/>
    <w:rsid w:val="005D2F49"/>
    <w:rsid w:val="005D4C69"/>
    <w:rsid w:val="005E4215"/>
    <w:rsid w:val="006004D1"/>
    <w:rsid w:val="0060745C"/>
    <w:rsid w:val="00621AF6"/>
    <w:rsid w:val="006314A2"/>
    <w:rsid w:val="00632B58"/>
    <w:rsid w:val="00632C3C"/>
    <w:rsid w:val="00636EB4"/>
    <w:rsid w:val="00652F48"/>
    <w:rsid w:val="00656029"/>
    <w:rsid w:val="00661954"/>
    <w:rsid w:val="006927C5"/>
    <w:rsid w:val="00696E24"/>
    <w:rsid w:val="006B1916"/>
    <w:rsid w:val="006C1025"/>
    <w:rsid w:val="006D2317"/>
    <w:rsid w:val="006D3C37"/>
    <w:rsid w:val="006E1A79"/>
    <w:rsid w:val="006E40BB"/>
    <w:rsid w:val="00700366"/>
    <w:rsid w:val="0071366C"/>
    <w:rsid w:val="007200BF"/>
    <w:rsid w:val="00721840"/>
    <w:rsid w:val="00726317"/>
    <w:rsid w:val="00730100"/>
    <w:rsid w:val="007329C8"/>
    <w:rsid w:val="00734744"/>
    <w:rsid w:val="0073693D"/>
    <w:rsid w:val="00745696"/>
    <w:rsid w:val="00750017"/>
    <w:rsid w:val="007509FD"/>
    <w:rsid w:val="0075290A"/>
    <w:rsid w:val="00775C69"/>
    <w:rsid w:val="00781200"/>
    <w:rsid w:val="00794F66"/>
    <w:rsid w:val="0079717D"/>
    <w:rsid w:val="007A2526"/>
    <w:rsid w:val="007B2A0E"/>
    <w:rsid w:val="007C1B1A"/>
    <w:rsid w:val="007D4E14"/>
    <w:rsid w:val="007D70EE"/>
    <w:rsid w:val="007E15D8"/>
    <w:rsid w:val="007E6A5B"/>
    <w:rsid w:val="007F0EA3"/>
    <w:rsid w:val="007F2E8B"/>
    <w:rsid w:val="007F744E"/>
    <w:rsid w:val="0080482B"/>
    <w:rsid w:val="008137D5"/>
    <w:rsid w:val="00821017"/>
    <w:rsid w:val="008236FF"/>
    <w:rsid w:val="00823C85"/>
    <w:rsid w:val="0084174E"/>
    <w:rsid w:val="00841818"/>
    <w:rsid w:val="00850A66"/>
    <w:rsid w:val="008542E8"/>
    <w:rsid w:val="00854378"/>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64E3"/>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3511C"/>
    <w:rsid w:val="00A5221E"/>
    <w:rsid w:val="00A62182"/>
    <w:rsid w:val="00A64618"/>
    <w:rsid w:val="00A94C91"/>
    <w:rsid w:val="00AA5F63"/>
    <w:rsid w:val="00AB676F"/>
    <w:rsid w:val="00AC16C7"/>
    <w:rsid w:val="00AC68CE"/>
    <w:rsid w:val="00AD0F83"/>
    <w:rsid w:val="00AD3CDC"/>
    <w:rsid w:val="00AD3EB3"/>
    <w:rsid w:val="00AD4DE1"/>
    <w:rsid w:val="00AD5C15"/>
    <w:rsid w:val="00AE4269"/>
    <w:rsid w:val="00AE71AE"/>
    <w:rsid w:val="00AF585E"/>
    <w:rsid w:val="00B0280E"/>
    <w:rsid w:val="00B140EE"/>
    <w:rsid w:val="00B17503"/>
    <w:rsid w:val="00B17960"/>
    <w:rsid w:val="00B20ED9"/>
    <w:rsid w:val="00B21D0F"/>
    <w:rsid w:val="00B25899"/>
    <w:rsid w:val="00B26AAC"/>
    <w:rsid w:val="00B33746"/>
    <w:rsid w:val="00B456CE"/>
    <w:rsid w:val="00B46382"/>
    <w:rsid w:val="00B47B73"/>
    <w:rsid w:val="00B61AAC"/>
    <w:rsid w:val="00B70230"/>
    <w:rsid w:val="00B7352B"/>
    <w:rsid w:val="00B83E76"/>
    <w:rsid w:val="00B95A22"/>
    <w:rsid w:val="00BA2FA2"/>
    <w:rsid w:val="00BA3F96"/>
    <w:rsid w:val="00BA6497"/>
    <w:rsid w:val="00BB2E28"/>
    <w:rsid w:val="00BB3965"/>
    <w:rsid w:val="00BC275E"/>
    <w:rsid w:val="00BD24A7"/>
    <w:rsid w:val="00BD704D"/>
    <w:rsid w:val="00BE115D"/>
    <w:rsid w:val="00BF2EC0"/>
    <w:rsid w:val="00BF4449"/>
    <w:rsid w:val="00C3343B"/>
    <w:rsid w:val="00C34241"/>
    <w:rsid w:val="00C37BC1"/>
    <w:rsid w:val="00C42201"/>
    <w:rsid w:val="00C50367"/>
    <w:rsid w:val="00C52DCD"/>
    <w:rsid w:val="00C54EC9"/>
    <w:rsid w:val="00C5617D"/>
    <w:rsid w:val="00C65137"/>
    <w:rsid w:val="00C7013F"/>
    <w:rsid w:val="00C75703"/>
    <w:rsid w:val="00C93127"/>
    <w:rsid w:val="00C94CA6"/>
    <w:rsid w:val="00C960AB"/>
    <w:rsid w:val="00CA4931"/>
    <w:rsid w:val="00CB112C"/>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704B6"/>
    <w:rsid w:val="00D73DA9"/>
    <w:rsid w:val="00D82E0D"/>
    <w:rsid w:val="00D92F42"/>
    <w:rsid w:val="00D947F4"/>
    <w:rsid w:val="00D94B95"/>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3537"/>
    <w:rsid w:val="00E46992"/>
    <w:rsid w:val="00E647F9"/>
    <w:rsid w:val="00E71933"/>
    <w:rsid w:val="00E7199B"/>
    <w:rsid w:val="00E84F51"/>
    <w:rsid w:val="00E85EF7"/>
    <w:rsid w:val="00E90005"/>
    <w:rsid w:val="00E92A86"/>
    <w:rsid w:val="00E95C64"/>
    <w:rsid w:val="00EA5D71"/>
    <w:rsid w:val="00EB01DC"/>
    <w:rsid w:val="00EB29B3"/>
    <w:rsid w:val="00EB4AF5"/>
    <w:rsid w:val="00ED003A"/>
    <w:rsid w:val="00ED150E"/>
    <w:rsid w:val="00ED781E"/>
    <w:rsid w:val="00EE34DE"/>
    <w:rsid w:val="00EE4854"/>
    <w:rsid w:val="00EF1753"/>
    <w:rsid w:val="00F01740"/>
    <w:rsid w:val="00F026A6"/>
    <w:rsid w:val="00F31748"/>
    <w:rsid w:val="00F40ADB"/>
    <w:rsid w:val="00F41B5C"/>
    <w:rsid w:val="00F4224D"/>
    <w:rsid w:val="00F45D9B"/>
    <w:rsid w:val="00F475B9"/>
    <w:rsid w:val="00F52CE8"/>
    <w:rsid w:val="00F66C97"/>
    <w:rsid w:val="00F74D6C"/>
    <w:rsid w:val="00F817CF"/>
    <w:rsid w:val="00F863D8"/>
    <w:rsid w:val="00FB18E4"/>
    <w:rsid w:val="00FC0FE4"/>
    <w:rsid w:val="00FC1261"/>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0F511B"/>
  <w14:defaultImageDpi w14:val="300"/>
  <w15:docId w15:val="{8114ED52-A887-42EC-B95F-A9070C142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 w:type="paragraph" w:styleId="Header">
    <w:name w:val="header"/>
    <w:basedOn w:val="Normal"/>
    <w:link w:val="HeaderChar"/>
    <w:uiPriority w:val="99"/>
    <w:unhideWhenUsed/>
    <w:rsid w:val="009564E3"/>
    <w:pPr>
      <w:tabs>
        <w:tab w:val="center" w:pos="4680"/>
        <w:tab w:val="right" w:pos="9360"/>
      </w:tabs>
    </w:pPr>
  </w:style>
  <w:style w:type="character" w:customStyle="1" w:styleId="HeaderChar">
    <w:name w:val="Header Char"/>
    <w:basedOn w:val="DefaultParagraphFont"/>
    <w:link w:val="Header"/>
    <w:uiPriority w:val="99"/>
    <w:rsid w:val="009564E3"/>
  </w:style>
  <w:style w:type="paragraph" w:styleId="Footer">
    <w:name w:val="footer"/>
    <w:basedOn w:val="Normal"/>
    <w:link w:val="FooterChar"/>
    <w:uiPriority w:val="99"/>
    <w:unhideWhenUsed/>
    <w:rsid w:val="009564E3"/>
    <w:pPr>
      <w:tabs>
        <w:tab w:val="center" w:pos="4680"/>
        <w:tab w:val="right" w:pos="9360"/>
      </w:tabs>
    </w:pPr>
  </w:style>
  <w:style w:type="character" w:customStyle="1" w:styleId="FooterChar">
    <w:name w:val="Footer Char"/>
    <w:basedOn w:val="DefaultParagraphFont"/>
    <w:link w:val="Footer"/>
    <w:uiPriority w:val="99"/>
    <w:rsid w:val="00956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wmf"/><Relationship Id="rId18" Type="http://schemas.openxmlformats.org/officeDocument/2006/relationships/image" Target="media/image10.wmf"/><Relationship Id="rId3" Type="http://schemas.openxmlformats.org/officeDocument/2006/relationships/settings" Target="settings.xml"/><Relationship Id="rId21" Type="http://schemas.openxmlformats.org/officeDocument/2006/relationships/image" Target="media/image13.wmf"/><Relationship Id="rId7" Type="http://schemas.openxmlformats.org/officeDocument/2006/relationships/comments" Target="comments.xml"/><Relationship Id="rId12" Type="http://schemas.openxmlformats.org/officeDocument/2006/relationships/image" Target="media/image4.wmf"/><Relationship Id="rId17" Type="http://schemas.openxmlformats.org/officeDocument/2006/relationships/image" Target="media/image9.wmf"/><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wmf"/><Relationship Id="rId23" Type="http://schemas.microsoft.com/office/2011/relationships/people" Target="people.xml"/><Relationship Id="rId10" Type="http://schemas.openxmlformats.org/officeDocument/2006/relationships/image" Target="media/image2.wmf"/><Relationship Id="rId19" Type="http://schemas.openxmlformats.org/officeDocument/2006/relationships/image" Target="media/image11.wmf"/><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6.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13934</Words>
  <Characters>7942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ilias tagkopoulos</cp:lastModifiedBy>
  <cp:revision>5</cp:revision>
  <dcterms:created xsi:type="dcterms:W3CDTF">2015-11-28T05:36:00Z</dcterms:created>
  <dcterms:modified xsi:type="dcterms:W3CDTF">2015-12-07T00:09:00Z</dcterms:modified>
</cp:coreProperties>
</file>